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A87E41" w14:textId="77777777" w:rsidR="00BC3D38" w:rsidRPr="00BC3D38" w:rsidRDefault="00BC3D38" w:rsidP="00BC3D38">
      <w:pPr>
        <w:spacing w:line="259" w:lineRule="auto"/>
        <w:rPr>
          <w:rFonts w:ascii="Times New Roman" w:eastAsia="Calibri" w:hAnsi="Times New Roman" w:cs="Times New Roman"/>
        </w:rPr>
      </w:pPr>
      <w:r w:rsidRPr="00BC3D38">
        <w:rPr>
          <w:rFonts w:ascii="Times New Roman" w:eastAsia="Calibri" w:hAnsi="Times New Roman" w:cs="Times New Roman"/>
        </w:rPr>
        <w:t>Supplementary table S1: Primary vectors, secondary or possible vectors, transmission routes, host ranges and geographical distribution of protozoan and bacterial VBPs of dogs</w:t>
      </w:r>
    </w:p>
    <w:p w14:paraId="0A007C7A" w14:textId="77777777" w:rsidR="00BC3D38" w:rsidRPr="00BC3D38" w:rsidRDefault="00BC3D38" w:rsidP="00BC3D38">
      <w:pPr>
        <w:spacing w:line="259" w:lineRule="auto"/>
        <w:rPr>
          <w:rFonts w:ascii="Times New Roman" w:eastAsia="Calibri" w:hAnsi="Times New Roman" w:cs="Times New Roman"/>
        </w:rPr>
      </w:pPr>
    </w:p>
    <w:tbl>
      <w:tblPr>
        <w:tblStyle w:val="TableGrid2"/>
        <w:tblW w:w="15210" w:type="dxa"/>
        <w:tblInd w:w="-995" w:type="dxa"/>
        <w:tblLayout w:type="fixed"/>
        <w:tblLook w:val="04A0" w:firstRow="1" w:lastRow="0" w:firstColumn="1" w:lastColumn="0" w:noHBand="0" w:noVBand="1"/>
      </w:tblPr>
      <w:tblGrid>
        <w:gridCol w:w="1350"/>
        <w:gridCol w:w="1800"/>
        <w:gridCol w:w="2250"/>
        <w:gridCol w:w="1980"/>
        <w:gridCol w:w="1890"/>
        <w:gridCol w:w="2160"/>
        <w:gridCol w:w="1530"/>
        <w:gridCol w:w="1530"/>
        <w:gridCol w:w="720"/>
      </w:tblGrid>
      <w:tr w:rsidR="00BC3D38" w:rsidRPr="00BC3D38" w14:paraId="4B31A001" w14:textId="77777777" w:rsidTr="6E5F48BC">
        <w:trPr>
          <w:trHeight w:val="771"/>
        </w:trPr>
        <w:tc>
          <w:tcPr>
            <w:tcW w:w="1350" w:type="dxa"/>
            <w:vAlign w:val="center"/>
          </w:tcPr>
          <w:p w14:paraId="4FB4075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ype of pathogen</w:t>
            </w:r>
          </w:p>
        </w:tc>
        <w:tc>
          <w:tcPr>
            <w:tcW w:w="1800" w:type="dxa"/>
            <w:vAlign w:val="center"/>
          </w:tcPr>
          <w:p w14:paraId="488AAF8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Genera</w:t>
            </w:r>
          </w:p>
        </w:tc>
        <w:tc>
          <w:tcPr>
            <w:tcW w:w="2250" w:type="dxa"/>
            <w:vAlign w:val="center"/>
          </w:tcPr>
          <w:p w14:paraId="0B7DCCB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VBP species</w:t>
            </w:r>
          </w:p>
        </w:tc>
        <w:tc>
          <w:tcPr>
            <w:tcW w:w="1980" w:type="dxa"/>
            <w:vAlign w:val="center"/>
          </w:tcPr>
          <w:p w14:paraId="7422E15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Primary vector</w:t>
            </w:r>
          </w:p>
        </w:tc>
        <w:tc>
          <w:tcPr>
            <w:tcW w:w="1890" w:type="dxa"/>
            <w:vAlign w:val="center"/>
          </w:tcPr>
          <w:p w14:paraId="792CB40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econdary vector</w:t>
            </w:r>
          </w:p>
        </w:tc>
        <w:tc>
          <w:tcPr>
            <w:tcW w:w="2160" w:type="dxa"/>
            <w:vAlign w:val="center"/>
          </w:tcPr>
          <w:p w14:paraId="43036B8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mission routes</w:t>
            </w:r>
          </w:p>
        </w:tc>
        <w:tc>
          <w:tcPr>
            <w:tcW w:w="1530" w:type="dxa"/>
            <w:vAlign w:val="center"/>
          </w:tcPr>
          <w:p w14:paraId="753FEA2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Host range</w:t>
            </w:r>
          </w:p>
        </w:tc>
        <w:tc>
          <w:tcPr>
            <w:tcW w:w="1530" w:type="dxa"/>
            <w:vAlign w:val="center"/>
          </w:tcPr>
          <w:p w14:paraId="3008015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Geographical distribution</w:t>
            </w:r>
          </w:p>
        </w:tc>
        <w:tc>
          <w:tcPr>
            <w:tcW w:w="720" w:type="dxa"/>
            <w:vAlign w:val="center"/>
          </w:tcPr>
          <w:p w14:paraId="3E29230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Refs</w:t>
            </w:r>
          </w:p>
        </w:tc>
      </w:tr>
      <w:tr w:rsidR="00BC3D38" w:rsidRPr="00BC3D38" w14:paraId="41C90943" w14:textId="77777777" w:rsidTr="6E5F48BC">
        <w:trPr>
          <w:trHeight w:val="367"/>
        </w:trPr>
        <w:tc>
          <w:tcPr>
            <w:tcW w:w="1350" w:type="dxa"/>
            <w:vMerge w:val="restart"/>
            <w:vAlign w:val="center"/>
          </w:tcPr>
          <w:p w14:paraId="49D425BF" w14:textId="77777777" w:rsidR="00BC3D38" w:rsidRPr="00BC3D38" w:rsidRDefault="00BC3D38" w:rsidP="00BC3D38">
            <w:pPr>
              <w:jc w:val="center"/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Protozoans</w:t>
            </w:r>
          </w:p>
        </w:tc>
        <w:tc>
          <w:tcPr>
            <w:tcW w:w="1800" w:type="dxa"/>
          </w:tcPr>
          <w:p w14:paraId="6AB8F2F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abesia</w:t>
            </w:r>
          </w:p>
        </w:tc>
        <w:tc>
          <w:tcPr>
            <w:tcW w:w="2250" w:type="dxa"/>
          </w:tcPr>
          <w:p w14:paraId="544ED59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vogeli</w:t>
            </w:r>
            <w:proofErr w:type="spellEnd"/>
          </w:p>
        </w:tc>
        <w:tc>
          <w:tcPr>
            <w:tcW w:w="1980" w:type="dxa"/>
          </w:tcPr>
          <w:p w14:paraId="6F65AB9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</w:rPr>
              <w:t>s.l.</w:t>
            </w:r>
            <w:proofErr w:type="spellEnd"/>
          </w:p>
        </w:tc>
        <w:tc>
          <w:tcPr>
            <w:tcW w:w="1890" w:type="dxa"/>
          </w:tcPr>
          <w:p w14:paraId="2A75C67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034B4C4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, transplacental transmission, blood transfusion</w:t>
            </w:r>
          </w:p>
        </w:tc>
        <w:tc>
          <w:tcPr>
            <w:tcW w:w="1530" w:type="dxa"/>
          </w:tcPr>
          <w:p w14:paraId="7ABAD89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mestic dogs and wild canids</w:t>
            </w:r>
          </w:p>
        </w:tc>
        <w:tc>
          <w:tcPr>
            <w:tcW w:w="1530" w:type="dxa"/>
          </w:tcPr>
          <w:p w14:paraId="6D1543D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frica,</w:t>
            </w:r>
          </w:p>
          <w:p w14:paraId="63D9B95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,</w:t>
            </w:r>
          </w:p>
          <w:p w14:paraId="32A958F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mericas,</w:t>
            </w:r>
          </w:p>
          <w:p w14:paraId="25C7B5D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ustralia</w:t>
            </w:r>
          </w:p>
        </w:tc>
        <w:tc>
          <w:tcPr>
            <w:tcW w:w="720" w:type="dxa"/>
          </w:tcPr>
          <w:p w14:paraId="799770A3" w14:textId="5ECFD01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&lt;EndNote&gt;&lt;Cite&gt;&lt;Author&gt;Bitam&lt;/Author&gt;&lt;Year&gt;2012&lt;/Year&gt;&lt;RecNum&gt;553&lt;/RecNum&gt;&lt;DisplayText&gt;&lt;style face="superscript"&gt;1,2&lt;/style&gt;&lt;/DisplayText&gt;&lt;record&gt;&lt;rec-number&gt;553&lt;/rec-number&gt;&lt;foreign-keys&gt;&lt;key app="EN" db-id="2dpepwe2eraerrerdsq5tf5vaa9zpdefeve9" timestamp="1732987717"&gt;553&lt;/key&gt;&lt;/foreign-keys&gt;&lt;ref-type name="Journal Article"&gt;17&lt;/ref-type&gt;&lt;contributors&gt;&lt;authors&gt;&lt;author&gt;Bitam, Idir&lt;/author&gt;&lt;/authors&gt;&lt;/contributors&gt;&lt;titles&gt;&lt;title&gt;&lt;style face="normal" font="default" size="100%"&gt;Vectors of &lt;/style&gt;&lt;style face="italic" font="default" size="100%"&gt;Rickettsiae&lt;/style&gt;&lt;style face="normal" font="default" size="100%"&gt; in Africa&lt;/style&gt;&lt;/title&gt;&lt;secondary-title&gt;Ticks Tick Borne Dis.&lt;/secondary-title&gt;&lt;/titles&gt;&lt;periodical&gt;&lt;full-title&gt;Ticks Tick Borne Dis.&lt;/full-title&gt;&lt;/periodical&gt;&lt;pages&gt;382-386&lt;/pages&gt;&lt;volume&gt;3&lt;/volume&gt;&lt;number&gt;5-6&lt;/number&gt;&lt;dates&gt;&lt;year&gt;2012&lt;/year&gt;&lt;/dates&gt;&lt;isbn&gt;1877-959X&lt;/isbn&gt;&lt;urls&gt;&lt;/urls&gt;&lt;/record&gt;&lt;/Cite&gt;&lt;Cite&gt;&lt;Author&gt;Shaw&lt;/Author&gt;&lt;Year&gt;2001&lt;/Year&gt;&lt;RecNum&gt;339&lt;/RecNum&gt;&lt;record&gt;&lt;rec-number&gt;339&lt;/rec-number&gt;&lt;foreign-keys&gt;&lt;key app="EN" db-id="2dpepwe2eraerrerdsq5tf5vaa9zpdefeve9" timestamp="1709142594"&gt;339&lt;/key&gt;&lt;/foreign-keys&gt;&lt;ref-type name="Journal Article"&gt;17&lt;/ref-type&gt;&lt;contributors&gt;&lt;authors&gt;&lt;author&gt;Shaw, Susan E.&lt;/author&gt;&lt;author&gt;Day, Michael J.&lt;/author&gt;&lt;author&gt;Birtles, Richard J.&lt;/author&gt;&lt;author&gt;Breitschwerdt, Edward B.&lt;/author&gt;&lt;/authors&gt;&lt;/contributors&gt;&lt;titles&gt;&lt;title&gt;Tick-borne infectious diseases of dogs&lt;/title&gt;&lt;secondary-title&gt;Trends Parasitol.&lt;/secondary-title&gt;&lt;/titles&gt;&lt;periodical&gt;&lt;full-title&gt;Trends Parasitol.&lt;/full-title&gt;&lt;/periodical&gt;&lt;pages&gt;74-80&lt;/pages&gt;&lt;volume&gt;17&lt;/volume&gt;&lt;number&gt;2&lt;/number&gt;&lt;dates&gt;&lt;year&gt;2001&lt;/year&gt;&lt;/dates&gt;&lt;publisher&gt;Elsevier BV&lt;/publisher&gt;&lt;isbn&gt;1471-4922&lt;/isbn&gt;&lt;urls&gt;&lt;related-urls&gt;&lt;url&gt;10.1016/s1471-4922(00)01856-0&lt;/url&gt;&lt;/related-urls&gt;&lt;/urls&gt;&lt;electronic-resource-num&gt;10.1016/s1471-4922(00)01856-0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1,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4A57FF06" w14:textId="77777777" w:rsidTr="6E5F48BC">
        <w:trPr>
          <w:trHeight w:val="367"/>
        </w:trPr>
        <w:tc>
          <w:tcPr>
            <w:tcW w:w="1350" w:type="dxa"/>
            <w:vMerge/>
          </w:tcPr>
          <w:p w14:paraId="5875267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152200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66A3F3E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ossi</w:t>
            </w:r>
            <w:proofErr w:type="spellEnd"/>
          </w:p>
        </w:tc>
        <w:tc>
          <w:tcPr>
            <w:tcW w:w="1980" w:type="dxa"/>
          </w:tcPr>
          <w:p w14:paraId="3AD1B23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aemaphysalis elliptica</w:t>
            </w:r>
            <w:r w:rsidRPr="00BC3D38">
              <w:rPr>
                <w:rFonts w:ascii="Times New Roman" w:eastAsia="Aptos" w:hAnsi="Times New Roman" w:cs="Times New Roman"/>
              </w:rPr>
              <w:t xml:space="preserve"> (in South Africa)</w:t>
            </w:r>
          </w:p>
        </w:tc>
        <w:tc>
          <w:tcPr>
            <w:tcW w:w="1890" w:type="dxa"/>
          </w:tcPr>
          <w:p w14:paraId="19AE25F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aemaphysalis leachi</w:t>
            </w:r>
          </w:p>
        </w:tc>
        <w:tc>
          <w:tcPr>
            <w:tcW w:w="2160" w:type="dxa"/>
          </w:tcPr>
          <w:p w14:paraId="48F373F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, transplacental transmission and blood transfusions</w:t>
            </w:r>
          </w:p>
        </w:tc>
        <w:tc>
          <w:tcPr>
            <w:tcW w:w="1530" w:type="dxa"/>
          </w:tcPr>
          <w:p w14:paraId="3EB4682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mestic dogs, wild canids, humans</w:t>
            </w:r>
          </w:p>
        </w:tc>
        <w:tc>
          <w:tcPr>
            <w:tcW w:w="1530" w:type="dxa"/>
          </w:tcPr>
          <w:p w14:paraId="0AEBD4C0" w14:textId="77777777" w:rsid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outh Africa</w:t>
            </w:r>
          </w:p>
          <w:p w14:paraId="2A0D6EF3" w14:textId="76FFDA23" w:rsidR="00AB6917" w:rsidRPr="00BC3D38" w:rsidRDefault="006C6971" w:rsidP="00BC3D38">
            <w:pPr>
              <w:rPr>
                <w:rFonts w:ascii="Times New Roman" w:eastAsia="Aptos" w:hAnsi="Times New Roman" w:cs="Times New Roman"/>
              </w:rPr>
            </w:pPr>
            <w:r>
              <w:rPr>
                <w:rFonts w:ascii="Times New Roman" w:eastAsia="Aptos" w:hAnsi="Times New Roman" w:cs="Times New Roman"/>
              </w:rPr>
              <w:t xml:space="preserve">sub-Saharan </w:t>
            </w:r>
            <w:r w:rsidR="00AB6917">
              <w:rPr>
                <w:rFonts w:ascii="Times New Roman" w:eastAsia="Aptos" w:hAnsi="Times New Roman" w:cs="Times New Roman"/>
              </w:rPr>
              <w:t>Africa</w:t>
            </w:r>
          </w:p>
        </w:tc>
        <w:tc>
          <w:tcPr>
            <w:tcW w:w="720" w:type="dxa"/>
          </w:tcPr>
          <w:p w14:paraId="606629A1" w14:textId="36EB7D75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LYW1hbmk8L0F1dGhvcj48WWVhcj4yMDIxPC9ZZWFyPjxS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5135A6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LYW1hbmk8L0F1dGhvcj48WWVhcj4yMDIxPC9ZZWFyPjxS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5135A6">
              <w:rPr>
                <w:rFonts w:ascii="Times New Roman" w:eastAsia="Aptos" w:hAnsi="Times New Roman" w:cs="Times New Roman"/>
              </w:rPr>
            </w:r>
            <w:r w:rsidR="005135A6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3-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784F33B1" w14:textId="77777777" w:rsidTr="6E5F48BC">
        <w:trPr>
          <w:trHeight w:val="367"/>
        </w:trPr>
        <w:tc>
          <w:tcPr>
            <w:tcW w:w="1350" w:type="dxa"/>
            <w:vMerge/>
          </w:tcPr>
          <w:p w14:paraId="2CDF547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0EB8E19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65B2BE0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. canis</w:t>
            </w:r>
          </w:p>
        </w:tc>
        <w:tc>
          <w:tcPr>
            <w:tcW w:w="1980" w:type="dxa"/>
          </w:tcPr>
          <w:p w14:paraId="15304B5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reticulatus,</w:t>
            </w:r>
          </w:p>
          <w:p w14:paraId="78C7F33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29C998C9" w14:textId="45E15F95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</w:t>
            </w:r>
            <w:r w:rsidR="00AA2235">
              <w:rPr>
                <w:rFonts w:ascii="Times New Roman" w:eastAsia="Aptos" w:hAnsi="Times New Roman" w:cs="Times New Roman"/>
                <w:i/>
                <w:iCs/>
              </w:rPr>
              <w:t>ermacentor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marginatus, Rhipicephalus sanguineus</w:t>
            </w:r>
          </w:p>
        </w:tc>
        <w:tc>
          <w:tcPr>
            <w:tcW w:w="2160" w:type="dxa"/>
          </w:tcPr>
          <w:p w14:paraId="35F725C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, transplacental transmission, blood transfusions, dog fights</w:t>
            </w:r>
          </w:p>
        </w:tc>
        <w:tc>
          <w:tcPr>
            <w:tcW w:w="1530" w:type="dxa"/>
          </w:tcPr>
          <w:p w14:paraId="6570CCB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 and other wild canids such as foxes and coyotes</w:t>
            </w:r>
          </w:p>
        </w:tc>
        <w:tc>
          <w:tcPr>
            <w:tcW w:w="1530" w:type="dxa"/>
          </w:tcPr>
          <w:p w14:paraId="336B1DCB" w14:textId="48F82430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Mostly in Europe</w:t>
            </w:r>
            <w:r w:rsidR="00B576EE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but worldwide</w:t>
            </w:r>
          </w:p>
        </w:tc>
        <w:tc>
          <w:tcPr>
            <w:tcW w:w="720" w:type="dxa"/>
          </w:tcPr>
          <w:p w14:paraId="2F62B1E4" w14:textId="006F729F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OZWhyYTwvQXV0aG9yPjxZZWFyPjIwMjM8L1llYXI+PFJl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==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5135A6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OZWhyYTwvQXV0aG9yPjxZZWFyPjIwMjM8L1llYXI+PFJl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==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5135A6">
              <w:rPr>
                <w:rFonts w:ascii="Times New Roman" w:eastAsia="Aptos" w:hAnsi="Times New Roman" w:cs="Times New Roman"/>
              </w:rPr>
            </w:r>
            <w:r w:rsidR="005135A6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2,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2B5437AD" w14:textId="77777777" w:rsidTr="6E5F48BC">
        <w:trPr>
          <w:trHeight w:val="367"/>
        </w:trPr>
        <w:tc>
          <w:tcPr>
            <w:tcW w:w="1350" w:type="dxa"/>
            <w:vMerge/>
          </w:tcPr>
          <w:p w14:paraId="117F128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52F6770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5440DA9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gibsoni</w:t>
            </w:r>
            <w:proofErr w:type="spellEnd"/>
          </w:p>
        </w:tc>
        <w:tc>
          <w:tcPr>
            <w:tcW w:w="1980" w:type="dxa"/>
          </w:tcPr>
          <w:p w14:paraId="570E187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aemaphysa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bispinosa</w:t>
            </w:r>
            <w:proofErr w:type="spellEnd"/>
          </w:p>
          <w:p w14:paraId="52CE3A24" w14:textId="721C9F82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</w:t>
            </w:r>
            <w:r w:rsidR="008A1C4F">
              <w:rPr>
                <w:rFonts w:ascii="Times New Roman" w:eastAsia="Aptos" w:hAnsi="Times New Roman" w:cs="Times New Roman"/>
                <w:i/>
                <w:iCs/>
              </w:rPr>
              <w:t>hipicephalu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sanguineus,</w:t>
            </w:r>
          </w:p>
        </w:tc>
        <w:tc>
          <w:tcPr>
            <w:tcW w:w="1890" w:type="dxa"/>
          </w:tcPr>
          <w:p w14:paraId="4C9962E6" w14:textId="4F2029E6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</w:t>
            </w:r>
            <w:r w:rsidR="00B53F2D">
              <w:rPr>
                <w:rFonts w:ascii="Times New Roman" w:eastAsia="Aptos" w:hAnsi="Times New Roman" w:cs="Times New Roman"/>
                <w:i/>
                <w:iCs/>
              </w:rPr>
              <w:t>aemaphysali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longicornis, </w:t>
            </w:r>
          </w:p>
          <w:p w14:paraId="3373FA01" w14:textId="1FF43725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</w:t>
            </w:r>
            <w:r w:rsidR="00C47D52">
              <w:rPr>
                <w:rFonts w:ascii="Times New Roman" w:eastAsia="Aptos" w:hAnsi="Times New Roman" w:cs="Times New Roman"/>
                <w:i/>
                <w:iCs/>
              </w:rPr>
              <w:t>aemaphysa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bispinos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</w:t>
            </w:r>
          </w:p>
          <w:p w14:paraId="034ADA26" w14:textId="76F45111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</w:t>
            </w:r>
            <w:r w:rsidR="00AA2235">
              <w:rPr>
                <w:rFonts w:ascii="Times New Roman" w:eastAsia="Aptos" w:hAnsi="Times New Roman" w:cs="Times New Roman"/>
                <w:i/>
                <w:iCs/>
              </w:rPr>
              <w:t>aemaphysa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ystric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</w:t>
            </w:r>
          </w:p>
          <w:p w14:paraId="699F98DA" w14:textId="15D6F616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O</w:t>
            </w:r>
            <w:r w:rsidR="00AA2235">
              <w:rPr>
                <w:rFonts w:ascii="Times New Roman" w:eastAsia="Aptos" w:hAnsi="Times New Roman" w:cs="Times New Roman"/>
                <w:i/>
                <w:iCs/>
              </w:rPr>
              <w:t>rnithodoro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moubat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,</w:t>
            </w:r>
          </w:p>
          <w:p w14:paraId="2AB7D41E" w14:textId="72AB55AC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I</w:t>
            </w:r>
            <w:r w:rsidR="00AA2235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inus</w:t>
            </w:r>
            <w:proofErr w:type="spellEnd"/>
          </w:p>
        </w:tc>
        <w:tc>
          <w:tcPr>
            <w:tcW w:w="2160" w:type="dxa"/>
          </w:tcPr>
          <w:p w14:paraId="6951431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, transplacental transmission and blood transfusions</w:t>
            </w:r>
          </w:p>
        </w:tc>
        <w:tc>
          <w:tcPr>
            <w:tcW w:w="1530" w:type="dxa"/>
          </w:tcPr>
          <w:p w14:paraId="6D887C8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mestic dogs</w:t>
            </w:r>
          </w:p>
        </w:tc>
        <w:tc>
          <w:tcPr>
            <w:tcW w:w="1530" w:type="dxa"/>
          </w:tcPr>
          <w:p w14:paraId="281F6FA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frica, Americas, Asia, Australia</w:t>
            </w:r>
          </w:p>
        </w:tc>
        <w:tc>
          <w:tcPr>
            <w:tcW w:w="720" w:type="dxa"/>
          </w:tcPr>
          <w:p w14:paraId="590B8E05" w14:textId="53D76CB6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TaGF3PC9BdXRob3I+PFllYXI+MjAwMTwvWWVhcj48UmVj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5135A6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TaGF3PC9BdXRob3I+PFllYXI+MjAwMTwvWWVhcj48UmVj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</w:fldData>
              </w:fldChar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5135A6">
              <w:rPr>
                <w:rFonts w:ascii="Times New Roman" w:eastAsia="Aptos" w:hAnsi="Times New Roman" w:cs="Times New Roman"/>
              </w:rPr>
            </w:r>
            <w:r w:rsidR="005135A6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1,2,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15188577" w14:textId="77777777" w:rsidTr="6E5F48BC">
        <w:trPr>
          <w:trHeight w:val="367"/>
        </w:trPr>
        <w:tc>
          <w:tcPr>
            <w:tcW w:w="1350" w:type="dxa"/>
            <w:vMerge/>
          </w:tcPr>
          <w:p w14:paraId="58E8A3D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6FE3421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7C6AEF9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. vulpes</w:t>
            </w:r>
          </w:p>
        </w:tc>
        <w:tc>
          <w:tcPr>
            <w:tcW w:w="1980" w:type="dxa"/>
          </w:tcPr>
          <w:p w14:paraId="2D75D36A" w14:textId="3202A3B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5BC924DF" w14:textId="77777777" w:rsidR="00AA664C" w:rsidRDefault="00AA664C" w:rsidP="00BC3D38">
            <w:pPr>
              <w:rPr>
                <w:rFonts w:ascii="Times New Roman" w:eastAsia="Aptos" w:hAnsi="Times New Roman" w:cs="Times New Roman"/>
              </w:rPr>
            </w:pPr>
            <w:r w:rsidRPr="0042760D">
              <w:rPr>
                <w:rFonts w:ascii="Times New Roman" w:eastAsia="Aptos" w:hAnsi="Times New Roman" w:cs="Times New Roman"/>
              </w:rPr>
              <w:t>Suspected vectors</w:t>
            </w:r>
          </w:p>
          <w:p w14:paraId="34685F6A" w14:textId="2A4F839D" w:rsidR="00581C77" w:rsidRPr="00BF1384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gramStart"/>
            <w:r w:rsidRPr="00BF1384">
              <w:rPr>
                <w:rFonts w:ascii="Times New Roman" w:eastAsia="Aptos" w:hAnsi="Times New Roman" w:cs="Times New Roman"/>
                <w:i/>
                <w:iCs/>
              </w:rPr>
              <w:t>I</w:t>
            </w:r>
            <w:r w:rsidR="00572D89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BF1384">
              <w:rPr>
                <w:rFonts w:ascii="Times New Roman" w:eastAsia="Aptos" w:hAnsi="Times New Roman" w:cs="Times New Roman"/>
                <w:i/>
                <w:iCs/>
              </w:rPr>
              <w:t xml:space="preserve">  </w:t>
            </w:r>
            <w:proofErr w:type="spellStart"/>
            <w:r w:rsidRPr="00BF1384">
              <w:rPr>
                <w:rFonts w:ascii="Times New Roman" w:eastAsia="Aptos" w:hAnsi="Times New Roman" w:cs="Times New Roman"/>
                <w:i/>
                <w:iCs/>
              </w:rPr>
              <w:t>hexagonus</w:t>
            </w:r>
            <w:proofErr w:type="spellEnd"/>
            <w:proofErr w:type="gramEnd"/>
            <w:r w:rsidRPr="00BF1384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</w:p>
          <w:p w14:paraId="70944684" w14:textId="77777777" w:rsidR="00BC3D38" w:rsidRPr="0042760D" w:rsidRDefault="00D616B9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42760D">
              <w:rPr>
                <w:rFonts w:ascii="Times New Roman" w:eastAsia="Aptos" w:hAnsi="Times New Roman" w:cs="Times New Roman"/>
                <w:i/>
                <w:iCs/>
              </w:rPr>
              <w:lastRenderedPageBreak/>
              <w:t>D. reticulatus</w:t>
            </w:r>
          </w:p>
          <w:p w14:paraId="048A0007" w14:textId="75649055" w:rsidR="00BF1384" w:rsidRPr="0042760D" w:rsidRDefault="00BF1384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42760D">
              <w:rPr>
                <w:rFonts w:ascii="Times New Roman" w:eastAsia="Aptos" w:hAnsi="Times New Roman" w:cs="Times New Roman"/>
                <w:i/>
                <w:iCs/>
              </w:rPr>
              <w:t>I</w:t>
            </w:r>
            <w:r w:rsidR="00572D89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42760D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42760D">
              <w:rPr>
                <w:rFonts w:ascii="Times New Roman" w:eastAsia="Aptos" w:hAnsi="Times New Roman" w:cs="Times New Roman"/>
                <w:i/>
                <w:iCs/>
              </w:rPr>
              <w:t>canisuga</w:t>
            </w:r>
            <w:proofErr w:type="spellEnd"/>
          </w:p>
          <w:p w14:paraId="484A171E" w14:textId="66C2F48E" w:rsidR="00BF1384" w:rsidRPr="0042760D" w:rsidRDefault="00BF1384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42760D">
              <w:rPr>
                <w:rFonts w:ascii="Times New Roman" w:eastAsia="Aptos" w:hAnsi="Times New Roman" w:cs="Times New Roman"/>
                <w:i/>
                <w:iCs/>
              </w:rPr>
              <w:t>I</w:t>
            </w:r>
            <w:r w:rsidR="00572D89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42760D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="00572D89">
              <w:rPr>
                <w:rFonts w:ascii="Times New Roman" w:eastAsia="Aptos" w:hAnsi="Times New Roman" w:cs="Times New Roman"/>
                <w:i/>
                <w:iCs/>
              </w:rPr>
              <w:t>r</w:t>
            </w:r>
            <w:r w:rsidRPr="0042760D">
              <w:rPr>
                <w:rFonts w:ascii="Times New Roman" w:eastAsia="Aptos" w:hAnsi="Times New Roman" w:cs="Times New Roman"/>
                <w:i/>
                <w:iCs/>
              </w:rPr>
              <w:t>icinus</w:t>
            </w:r>
            <w:proofErr w:type="spellEnd"/>
          </w:p>
          <w:p w14:paraId="1C3C4A79" w14:textId="28B750DF" w:rsidR="00BF1384" w:rsidRPr="00BC3D38" w:rsidRDefault="00BF1384" w:rsidP="00BC3D38">
            <w:pPr>
              <w:rPr>
                <w:rFonts w:ascii="Times New Roman" w:eastAsia="Aptos" w:hAnsi="Times New Roman" w:cs="Times New Roman"/>
              </w:rPr>
            </w:pPr>
            <w:r w:rsidRPr="0042760D">
              <w:rPr>
                <w:rFonts w:ascii="Times New Roman" w:eastAsia="Aptos" w:hAnsi="Times New Roman" w:cs="Times New Roman"/>
                <w:i/>
                <w:iCs/>
              </w:rPr>
              <w:t>R</w:t>
            </w:r>
            <w:r w:rsidR="00572D89">
              <w:rPr>
                <w:rFonts w:ascii="Times New Roman" w:eastAsia="Aptos" w:hAnsi="Times New Roman" w:cs="Times New Roman"/>
                <w:i/>
                <w:iCs/>
              </w:rPr>
              <w:t>hipicephalus</w:t>
            </w:r>
            <w:r w:rsidRPr="0042760D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42760D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42760D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572D89">
              <w:rPr>
                <w:rFonts w:ascii="Times New Roman" w:eastAsia="Aptos" w:hAnsi="Times New Roman" w:cs="Times New Roman"/>
              </w:rPr>
              <w:t>s.l.</w:t>
            </w:r>
            <w:proofErr w:type="spellEnd"/>
          </w:p>
        </w:tc>
        <w:tc>
          <w:tcPr>
            <w:tcW w:w="2160" w:type="dxa"/>
          </w:tcPr>
          <w:p w14:paraId="5001C9F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lastRenderedPageBreak/>
              <w:t xml:space="preserve">Transovarial in ticks, blood transfusion, fights, </w:t>
            </w:r>
            <w:r w:rsidRPr="00BC3D38">
              <w:rPr>
                <w:rFonts w:ascii="Times New Roman" w:eastAsia="Aptos" w:hAnsi="Times New Roman" w:cs="Times New Roman"/>
              </w:rPr>
              <w:lastRenderedPageBreak/>
              <w:t>and direct blood contact</w:t>
            </w:r>
          </w:p>
        </w:tc>
        <w:tc>
          <w:tcPr>
            <w:tcW w:w="1530" w:type="dxa"/>
          </w:tcPr>
          <w:p w14:paraId="6FACEF0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lastRenderedPageBreak/>
              <w:t>Wild canids and rarely in domestic dogs</w:t>
            </w:r>
          </w:p>
        </w:tc>
        <w:tc>
          <w:tcPr>
            <w:tcW w:w="1530" w:type="dxa"/>
          </w:tcPr>
          <w:p w14:paraId="585BB10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, Asia, United States</w:t>
            </w:r>
          </w:p>
        </w:tc>
        <w:tc>
          <w:tcPr>
            <w:tcW w:w="720" w:type="dxa"/>
          </w:tcPr>
          <w:p w14:paraId="50A2EADA" w14:textId="30456851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&lt;EndNote&gt;&lt;Cite&gt;&lt;Author&gt;Nehra&lt;/Author&gt;&lt;Year&gt;2023&lt;/Year&gt;&lt;RecNum&gt;557&lt;/RecNum&gt;&lt;DisplayText&gt;&lt;style face="superscript"&gt;5&lt;/style&gt;&lt;/DisplayText&gt;&lt;record&gt;&lt;rec-number&gt;557&lt;/rec-number&gt;&lt;foreign-keys&gt;&lt;key app="EN" db-id="2dpepwe2eraerrerdsq5tf5vaa9zpdefeve9" timestamp="1732994319"&gt;557&lt;/key&gt;&lt;/foreign-keys&gt;&lt;ref-type name="Book Section"&gt;5&lt;/ref-type&gt;&lt;contributors&gt;&lt;authors&gt;&lt;author&gt;Nehra, Anil Kumar&lt;/author&gt;&lt;author&gt;Kumari, Ansu&lt;/author&gt;&lt;author&gt;Moudgil, Aman Dev&lt;/author&gt;&lt;author&gt;Vohra, Sukhdeep&lt;/author&gt;&lt;/authors&gt;&lt;secondary-authors&gt;&lt;author&gt;Rana, Tanmoy&lt;/author&gt;&lt;/secondary-authors&gt;&lt;/contributors&gt;&lt;titles&gt;&lt;title&gt;Chapter 3 - Parasites in the cardiovascular system&lt;/title&gt;&lt;secondary-title&gt;Organ-Specific Parasitic Diseases of Dogs and Cats&lt;/secondary-title&gt;&lt;/titles&gt;&lt;pages&gt;53-88&lt;/pages&gt;&lt;keywords&gt;&lt;keyword&gt;Parasites&lt;/keyword&gt;&lt;keyword&gt;Circulatory system&lt;/keyword&gt;&lt;keyword&gt;Dogs&lt;/keyword&gt;&lt;keyword&gt;Cats&lt;/keyword&gt;&lt;keyword&gt;Wildlife&lt;/keyword&gt;&lt;/keywords&gt;&lt;dates&gt;&lt;year&gt;2023&lt;/year&gt;&lt;pub-dates&gt;&lt;date&gt;2023/01/01/&lt;/date&gt;&lt;/pub-dates&gt;&lt;/dates&gt;&lt;publisher&gt;AP.&lt;/publisher&gt;&lt;isbn&gt;978-0-323-95352-8&lt;/isbn&gt;&lt;urls&gt;&lt;related-urls&gt;&lt;url&gt;https://www.sciencedirect.com/science/article/pii/B9780323953528000060&lt;/url&gt;&lt;/related-urls&gt;&lt;/urls&gt;&lt;electronic-resource-num&gt;https://doi.org/10.1016/B978-0-323-95352-8.00006-0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5116815D" w14:textId="77777777" w:rsidTr="6E5F48BC">
        <w:trPr>
          <w:trHeight w:val="367"/>
        </w:trPr>
        <w:tc>
          <w:tcPr>
            <w:tcW w:w="1350" w:type="dxa"/>
            <w:vMerge/>
          </w:tcPr>
          <w:p w14:paraId="68C4D8A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62B8883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Leishmania </w:t>
            </w:r>
          </w:p>
        </w:tc>
        <w:tc>
          <w:tcPr>
            <w:tcW w:w="2250" w:type="dxa"/>
          </w:tcPr>
          <w:p w14:paraId="5C4F528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L. infantum</w:t>
            </w:r>
          </w:p>
        </w:tc>
        <w:tc>
          <w:tcPr>
            <w:tcW w:w="1980" w:type="dxa"/>
          </w:tcPr>
          <w:p w14:paraId="6A1D814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Phlebotomus,</w:t>
            </w:r>
          </w:p>
          <w:p w14:paraId="08F6174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Lutzomyia </w:t>
            </w:r>
            <w:r w:rsidRPr="00BC3D38">
              <w:rPr>
                <w:rFonts w:ascii="Times New Roman" w:eastAsia="Aptos" w:hAnsi="Times New Roman" w:cs="Times New Roman"/>
              </w:rPr>
              <w:t>sandflies</w:t>
            </w:r>
          </w:p>
        </w:tc>
        <w:tc>
          <w:tcPr>
            <w:tcW w:w="1890" w:type="dxa"/>
          </w:tcPr>
          <w:p w14:paraId="63E8C4E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3D5D8C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ocial contact in dogs, Blood transfusions, vertical transmission</w:t>
            </w:r>
          </w:p>
        </w:tc>
        <w:tc>
          <w:tcPr>
            <w:tcW w:w="1530" w:type="dxa"/>
          </w:tcPr>
          <w:p w14:paraId="6DE96F5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</w:t>
            </w:r>
          </w:p>
          <w:p w14:paraId="2F60D63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Humans</w:t>
            </w:r>
          </w:p>
        </w:tc>
        <w:tc>
          <w:tcPr>
            <w:tcW w:w="1530" w:type="dxa"/>
          </w:tcPr>
          <w:p w14:paraId="3107AB3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0E403AA5" w14:textId="04855DA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Nb3JhbGVzLVl1c3RlPC9BdXRob3I+PFllYXI+MjAyMjwv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PC9zZWNvbmRhcnktdGl0bGU+PC90aXRsZXM+PHBhZ2VzPjEwNjUtMTA3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Nb3JhbGVzLVl1c3RlPC9BdXRob3I+PFllYXI+MjAyMjwv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ICAgICAgICAgICAgICAgICAgICAgICAgICAgICAgICAgICAgICAgICAg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956DEB" w:rsidRPr="00956DEB">
              <w:rPr>
                <w:rFonts w:ascii="Times New Roman" w:eastAsia="Aptos" w:hAnsi="Times New Roman" w:cs="Times New Roman"/>
                <w:noProof/>
                <w:vertAlign w:val="superscript"/>
              </w:rPr>
              <w:t>6,7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8730C15" w14:textId="77777777" w:rsidTr="6E5F48BC">
        <w:trPr>
          <w:trHeight w:val="367"/>
        </w:trPr>
        <w:tc>
          <w:tcPr>
            <w:tcW w:w="1350" w:type="dxa"/>
            <w:vMerge/>
          </w:tcPr>
          <w:p w14:paraId="676DBA2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778C580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5E1A75F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L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donovani</w:t>
            </w:r>
            <w:proofErr w:type="spellEnd"/>
          </w:p>
        </w:tc>
        <w:tc>
          <w:tcPr>
            <w:tcW w:w="1980" w:type="dxa"/>
          </w:tcPr>
          <w:p w14:paraId="382C41CC" w14:textId="4778F999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P</w:t>
            </w:r>
            <w:r w:rsidR="0035129D">
              <w:rPr>
                <w:rFonts w:ascii="Times New Roman" w:eastAsia="Aptos" w:hAnsi="Times New Roman" w:cs="Times New Roman"/>
                <w:i/>
                <w:iCs/>
              </w:rPr>
              <w:t>hle</w:t>
            </w:r>
            <w:r w:rsidR="00B53F2D">
              <w:rPr>
                <w:rFonts w:ascii="Times New Roman" w:eastAsia="Aptos" w:hAnsi="Times New Roman" w:cs="Times New Roman"/>
                <w:i/>
                <w:iCs/>
              </w:rPr>
              <w:t>botomu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rgentipe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 </w:t>
            </w:r>
          </w:p>
          <w:p w14:paraId="14E50A6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and flies</w:t>
            </w:r>
          </w:p>
        </w:tc>
        <w:tc>
          <w:tcPr>
            <w:tcW w:w="1890" w:type="dxa"/>
          </w:tcPr>
          <w:p w14:paraId="31CBC17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0CAD69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Bites of phlebotomine sandflies</w:t>
            </w:r>
          </w:p>
          <w:p w14:paraId="3097343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Possible vertical transmission in humans</w:t>
            </w:r>
          </w:p>
        </w:tc>
        <w:tc>
          <w:tcPr>
            <w:tcW w:w="1530" w:type="dxa"/>
          </w:tcPr>
          <w:p w14:paraId="33BA5E2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</w:t>
            </w:r>
          </w:p>
        </w:tc>
        <w:tc>
          <w:tcPr>
            <w:tcW w:w="1530" w:type="dxa"/>
          </w:tcPr>
          <w:p w14:paraId="0FBB891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India, Sudan</w:t>
            </w:r>
          </w:p>
        </w:tc>
        <w:tc>
          <w:tcPr>
            <w:tcW w:w="720" w:type="dxa"/>
          </w:tcPr>
          <w:p w14:paraId="288604CE" w14:textId="4CDA424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LdXNod2FoYTwvQXV0aG9yPjxZZWFyPjIwMjQ8L1llYXI+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LdXNod2FoYTwvQXV0aG9yPjxZZWFyPjIwMjQ8L1llYXI+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956DEB" w:rsidRPr="00956DEB">
              <w:rPr>
                <w:rFonts w:ascii="Times New Roman" w:eastAsia="Aptos" w:hAnsi="Times New Roman" w:cs="Times New Roman"/>
                <w:noProof/>
                <w:vertAlign w:val="superscript"/>
              </w:rPr>
              <w:t>8,9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02797C9F" w14:textId="77777777" w:rsidTr="6E5F48BC">
        <w:trPr>
          <w:trHeight w:val="367"/>
        </w:trPr>
        <w:tc>
          <w:tcPr>
            <w:tcW w:w="1350" w:type="dxa"/>
            <w:vMerge/>
          </w:tcPr>
          <w:p w14:paraId="30A352C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 w:val="restart"/>
          </w:tcPr>
          <w:p w14:paraId="04AB6B4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epatozoon</w:t>
            </w:r>
          </w:p>
        </w:tc>
        <w:tc>
          <w:tcPr>
            <w:tcW w:w="2250" w:type="dxa"/>
          </w:tcPr>
          <w:p w14:paraId="3F3EFAC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. canis</w:t>
            </w:r>
          </w:p>
        </w:tc>
        <w:tc>
          <w:tcPr>
            <w:tcW w:w="1980" w:type="dxa"/>
          </w:tcPr>
          <w:p w14:paraId="6E276D6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sanguineus </w:t>
            </w:r>
            <w:r w:rsidRPr="00BC3D38">
              <w:rPr>
                <w:rFonts w:ascii="Times New Roman" w:eastAsia="Aptos" w:hAnsi="Times New Roman" w:cs="Times New Roman"/>
              </w:rPr>
              <w:t>group</w:t>
            </w:r>
          </w:p>
        </w:tc>
        <w:tc>
          <w:tcPr>
            <w:tcW w:w="1890" w:type="dxa"/>
          </w:tcPr>
          <w:p w14:paraId="799DACD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30FD720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Horizontal</w:t>
            </w:r>
          </w:p>
          <w:p w14:paraId="060C44F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vertical</w:t>
            </w:r>
          </w:p>
        </w:tc>
        <w:tc>
          <w:tcPr>
            <w:tcW w:w="1530" w:type="dxa"/>
          </w:tcPr>
          <w:p w14:paraId="1FBFA4EF" w14:textId="070C3B13" w:rsidR="00BC3D38" w:rsidRPr="00BC3D38" w:rsidRDefault="002A71B6" w:rsidP="00BC3D38">
            <w:pPr>
              <w:rPr>
                <w:rFonts w:ascii="Times New Roman" w:eastAsia="Aptos" w:hAnsi="Times New Roman" w:cs="Times New Roman"/>
              </w:rPr>
            </w:pPr>
            <w:r>
              <w:rPr>
                <w:rFonts w:ascii="Times New Roman" w:eastAsia="Aptos" w:hAnsi="Times New Roman" w:cs="Times New Roman"/>
              </w:rPr>
              <w:t>D</w:t>
            </w:r>
            <w:r w:rsidR="00BC3D38" w:rsidRPr="00BC3D38">
              <w:rPr>
                <w:rFonts w:ascii="Times New Roman" w:eastAsia="Aptos" w:hAnsi="Times New Roman" w:cs="Times New Roman"/>
              </w:rPr>
              <w:t>ogs</w:t>
            </w:r>
          </w:p>
        </w:tc>
        <w:tc>
          <w:tcPr>
            <w:tcW w:w="1530" w:type="dxa"/>
          </w:tcPr>
          <w:p w14:paraId="1627247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frica, Asia, South America, and Europe</w:t>
            </w:r>
          </w:p>
        </w:tc>
        <w:tc>
          <w:tcPr>
            <w:tcW w:w="720" w:type="dxa"/>
          </w:tcPr>
          <w:p w14:paraId="76ADBEB1" w14:textId="32FA466A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BaWthdGVyaW5pIEFsZXhhbmRyYTwvQXV0aG9yPjxZZWFy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</w:fldData>
              </w:fldChar>
            </w:r>
            <w:r w:rsidR="004D0B29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4D0B29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BaWthdGVyaW5pIEFsZXhhbmRyYTwvQXV0aG9yPjxZZWFy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</w:fldData>
              </w:fldChar>
            </w:r>
            <w:r w:rsidR="004D0B29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4D0B29">
              <w:rPr>
                <w:rFonts w:ascii="Times New Roman" w:eastAsia="Aptos" w:hAnsi="Times New Roman" w:cs="Times New Roman"/>
              </w:rPr>
            </w:r>
            <w:r w:rsidR="004D0B29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956DEB" w:rsidRPr="00956DEB">
              <w:rPr>
                <w:rFonts w:ascii="Times New Roman" w:eastAsia="Aptos" w:hAnsi="Times New Roman" w:cs="Times New Roman"/>
                <w:noProof/>
                <w:vertAlign w:val="superscript"/>
              </w:rPr>
              <w:t>10-</w:t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3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D781965" w14:textId="77777777" w:rsidTr="6E5F48BC">
        <w:trPr>
          <w:trHeight w:val="367"/>
        </w:trPr>
        <w:tc>
          <w:tcPr>
            <w:tcW w:w="1350" w:type="dxa"/>
            <w:vMerge/>
          </w:tcPr>
          <w:p w14:paraId="09AE9E0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0AF14A3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65B8D80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. americanum</w:t>
            </w:r>
          </w:p>
        </w:tc>
        <w:tc>
          <w:tcPr>
            <w:tcW w:w="1980" w:type="dxa"/>
          </w:tcPr>
          <w:p w14:paraId="7F43FD4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 maculatum</w:t>
            </w:r>
          </w:p>
        </w:tc>
        <w:tc>
          <w:tcPr>
            <w:tcW w:w="1890" w:type="dxa"/>
          </w:tcPr>
          <w:p w14:paraId="6E5962D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631B34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Ingestion of ticks infected with oocysts (primary), predation of infected paratenic hosts</w:t>
            </w:r>
          </w:p>
        </w:tc>
        <w:tc>
          <w:tcPr>
            <w:tcW w:w="1530" w:type="dxa"/>
          </w:tcPr>
          <w:p w14:paraId="6BB7E7FC" w14:textId="7B430F3B" w:rsidR="00BC3D38" w:rsidRPr="00BC3D38" w:rsidRDefault="002A71B6" w:rsidP="00BC3D38">
            <w:pPr>
              <w:rPr>
                <w:rFonts w:ascii="Times New Roman" w:eastAsia="Aptos" w:hAnsi="Times New Roman" w:cs="Times New Roman"/>
              </w:rPr>
            </w:pPr>
            <w:r>
              <w:rPr>
                <w:rFonts w:ascii="Times New Roman" w:eastAsia="Aptos" w:hAnsi="Times New Roman" w:cs="Times New Roman"/>
              </w:rPr>
              <w:t>D</w:t>
            </w:r>
            <w:r w:rsidR="00BC3D38" w:rsidRPr="00BC3D38">
              <w:rPr>
                <w:rFonts w:ascii="Times New Roman" w:eastAsia="Aptos" w:hAnsi="Times New Roman" w:cs="Times New Roman"/>
              </w:rPr>
              <w:t>ogs</w:t>
            </w:r>
          </w:p>
        </w:tc>
        <w:tc>
          <w:tcPr>
            <w:tcW w:w="1530" w:type="dxa"/>
          </w:tcPr>
          <w:p w14:paraId="094BA11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Unites States</w:t>
            </w:r>
          </w:p>
        </w:tc>
        <w:tc>
          <w:tcPr>
            <w:tcW w:w="720" w:type="dxa"/>
          </w:tcPr>
          <w:p w14:paraId="3570A509" w14:textId="0CFD069E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Johnson&lt;/Author&gt;&lt;Year&gt;2009&lt;/Year&gt;&lt;RecNum&gt;568&lt;/RecNum&gt;&lt;DisplayText&gt;&lt;style face="superscript"&gt;14&lt;/style&gt;&lt;/DisplayText&gt;&lt;record&gt;&lt;rec-number&gt;568&lt;/rec-number&gt;&lt;foreign-keys&gt;&lt;key app="EN" db-id="2dpepwe2eraerrerdsq5tf5vaa9zpdefeve9" timestamp="1733026946"&gt;568&lt;/key&gt;&lt;/foreign-keys&gt;&lt;ref-type name="Journal Article"&gt;17&lt;/ref-type&gt;&lt;contributors&gt;&lt;authors&gt;&lt;author&gt;Johnson, EM&lt;/author&gt;&lt;author&gt;Panciera, RJ&lt;/author&gt;&lt;author&gt;Allen, KE&lt;/author&gt;&lt;author&gt;Sheets, ME&lt;/author&gt;&lt;author&gt;Beal, JD&lt;/author&gt;&lt;author&gt;Ewing, SA&lt;/author&gt;&lt;author&gt;Little, SE&lt;/author&gt;&lt;/authors&gt;&lt;/contributors&gt;&lt;titles&gt;&lt;title&gt;&lt;style face="normal" font="default" size="100%"&gt;Alternate pathway of infection with &lt;/style&gt;&lt;style face="italic" font="default" size="100%"&gt;Hepatozoon americanum&lt;/style&gt;&lt;style face="normal" font="default" size="100%"&gt; and the epidemiologic importance of predation&lt;/style&gt;&lt;/title&gt;&lt;secondary-title&gt;J. Vet. Intern. Med.&lt;/secondary-title&gt;&lt;/titles&gt;&lt;periodical&gt;&lt;full-title&gt;J. Vet. Intern. Med.&lt;/full-title&gt;&lt;/periodical&gt;&lt;pages&gt;1315-1318&lt;/pages&gt;&lt;volume&gt;23&lt;/volume&gt;&lt;number&gt;6&lt;/number&gt;&lt;dates&gt;&lt;year&gt;2009&lt;/year&gt;&lt;/dates&gt;&lt;isbn&gt;0891-6640&lt;/isbn&gt;&lt;urls&gt;&lt;/urls&gt;&lt;electronic-resource-num&gt;10.1111/j.1939-1676.2009.0375.x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4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2DF83308" w14:textId="77777777" w:rsidTr="6E5F48BC">
        <w:trPr>
          <w:trHeight w:val="367"/>
        </w:trPr>
        <w:tc>
          <w:tcPr>
            <w:tcW w:w="1350" w:type="dxa"/>
          </w:tcPr>
          <w:p w14:paraId="43730A5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F606C7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ytauxzoon</w:t>
            </w:r>
            <w:proofErr w:type="spellEnd"/>
          </w:p>
        </w:tc>
        <w:tc>
          <w:tcPr>
            <w:tcW w:w="2250" w:type="dxa"/>
          </w:tcPr>
          <w:p w14:paraId="212F032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980" w:type="dxa"/>
          </w:tcPr>
          <w:p w14:paraId="2398BFC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 americanum</w:t>
            </w:r>
          </w:p>
        </w:tc>
        <w:tc>
          <w:tcPr>
            <w:tcW w:w="1890" w:type="dxa"/>
          </w:tcPr>
          <w:p w14:paraId="3602934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variabilis</w:t>
            </w:r>
          </w:p>
        </w:tc>
        <w:tc>
          <w:tcPr>
            <w:tcW w:w="2160" w:type="dxa"/>
          </w:tcPr>
          <w:p w14:paraId="1BD9F8E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</w:t>
            </w:r>
          </w:p>
          <w:p w14:paraId="142E2FB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social contact, </w:t>
            </w:r>
          </w:p>
        </w:tc>
        <w:tc>
          <w:tcPr>
            <w:tcW w:w="1530" w:type="dxa"/>
          </w:tcPr>
          <w:p w14:paraId="4AE8BCF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mestic cats, Bobcats</w:t>
            </w:r>
          </w:p>
        </w:tc>
        <w:tc>
          <w:tcPr>
            <w:tcW w:w="1530" w:type="dxa"/>
          </w:tcPr>
          <w:p w14:paraId="5DA55E5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Unites States</w:t>
            </w:r>
          </w:p>
        </w:tc>
        <w:tc>
          <w:tcPr>
            <w:tcW w:w="720" w:type="dxa"/>
          </w:tcPr>
          <w:p w14:paraId="2C21F67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</w:tr>
      <w:tr w:rsidR="00BC3D38" w:rsidRPr="00BC3D38" w14:paraId="2E9FD3DB" w14:textId="77777777" w:rsidTr="6E5F48BC">
        <w:trPr>
          <w:trHeight w:val="367"/>
        </w:trPr>
        <w:tc>
          <w:tcPr>
            <w:tcW w:w="1350" w:type="dxa"/>
            <w:vMerge w:val="restart"/>
          </w:tcPr>
          <w:p w14:paraId="25CA758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Bacteria</w:t>
            </w:r>
          </w:p>
        </w:tc>
        <w:tc>
          <w:tcPr>
            <w:tcW w:w="1800" w:type="dxa"/>
            <w:vMerge w:val="restart"/>
          </w:tcPr>
          <w:p w14:paraId="630C6C2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ickettsia</w:t>
            </w:r>
          </w:p>
        </w:tc>
        <w:tc>
          <w:tcPr>
            <w:tcW w:w="2250" w:type="dxa"/>
          </w:tcPr>
          <w:p w14:paraId="6E9EDEE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fricae</w:t>
            </w:r>
            <w:proofErr w:type="spellEnd"/>
          </w:p>
        </w:tc>
        <w:tc>
          <w:tcPr>
            <w:tcW w:w="1980" w:type="dxa"/>
          </w:tcPr>
          <w:p w14:paraId="5FDA149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 variegatum</w:t>
            </w:r>
          </w:p>
          <w:p w14:paraId="4C55BD0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ebraeum</w:t>
            </w:r>
            <w:proofErr w:type="spellEnd"/>
          </w:p>
        </w:tc>
        <w:tc>
          <w:tcPr>
            <w:tcW w:w="1890" w:type="dxa"/>
          </w:tcPr>
          <w:p w14:paraId="10408D6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loculosum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BC3D38">
              <w:rPr>
                <w:rFonts w:ascii="Times New Roman" w:eastAsia="Aptos" w:hAnsi="Times New Roman" w:cs="Times New Roman"/>
              </w:rPr>
              <w:t>(in Oceania)</w:t>
            </w:r>
          </w:p>
        </w:tc>
        <w:tc>
          <w:tcPr>
            <w:tcW w:w="2160" w:type="dxa"/>
          </w:tcPr>
          <w:p w14:paraId="177D918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ovarial and transstadial</w:t>
            </w:r>
          </w:p>
        </w:tc>
        <w:tc>
          <w:tcPr>
            <w:tcW w:w="1530" w:type="dxa"/>
          </w:tcPr>
          <w:p w14:paraId="4745554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cattle, and humans (accidental hosts)</w:t>
            </w:r>
          </w:p>
        </w:tc>
        <w:tc>
          <w:tcPr>
            <w:tcW w:w="1530" w:type="dxa"/>
          </w:tcPr>
          <w:p w14:paraId="49E4EE6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ub-Saharan Africa. Oceania</w:t>
            </w:r>
          </w:p>
        </w:tc>
        <w:tc>
          <w:tcPr>
            <w:tcW w:w="720" w:type="dxa"/>
          </w:tcPr>
          <w:p w14:paraId="6E9A4040" w14:textId="3DB3A520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Pc2lwPC9BdXRob3I+PFllYXI+MjAyNDwvWWVhcj48UmVj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Pc2lwPC9BdXRob3I+PFllYXI+MjAyNDwvWWVhcj48UmVj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5,16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606B6CE4" w14:textId="77777777" w:rsidTr="6E5F48BC">
        <w:trPr>
          <w:trHeight w:val="367"/>
        </w:trPr>
        <w:tc>
          <w:tcPr>
            <w:tcW w:w="1350" w:type="dxa"/>
            <w:vMerge/>
          </w:tcPr>
          <w:p w14:paraId="448F551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49C0601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7432710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. massiliae</w:t>
            </w:r>
          </w:p>
        </w:tc>
        <w:tc>
          <w:tcPr>
            <w:tcW w:w="1980" w:type="dxa"/>
          </w:tcPr>
          <w:p w14:paraId="4E26CEE4" w14:textId="27B74B1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="00BF7AE0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="00BF7AE0" w:rsidRPr="0042760D">
              <w:rPr>
                <w:rFonts w:ascii="Times New Roman" w:eastAsia="Aptos" w:hAnsi="Times New Roman" w:cs="Times New Roman"/>
              </w:rPr>
              <w:t>s.l.</w:t>
            </w:r>
            <w:proofErr w:type="spellEnd"/>
          </w:p>
        </w:tc>
        <w:tc>
          <w:tcPr>
            <w:tcW w:w="1890" w:type="dxa"/>
          </w:tcPr>
          <w:p w14:paraId="41DBE74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turanicus</w:t>
            </w:r>
            <w:proofErr w:type="spellEnd"/>
          </w:p>
        </w:tc>
        <w:tc>
          <w:tcPr>
            <w:tcW w:w="2160" w:type="dxa"/>
          </w:tcPr>
          <w:p w14:paraId="2C438E1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Tick bites, Transovarial and transstadial transmission in </w:t>
            </w:r>
          </w:p>
          <w:p w14:paraId="36ADF9C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turanicus</w:t>
            </w:r>
            <w:proofErr w:type="spellEnd"/>
          </w:p>
        </w:tc>
        <w:tc>
          <w:tcPr>
            <w:tcW w:w="1530" w:type="dxa"/>
          </w:tcPr>
          <w:p w14:paraId="4B53BB0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humans</w:t>
            </w:r>
          </w:p>
        </w:tc>
        <w:tc>
          <w:tcPr>
            <w:tcW w:w="1530" w:type="dxa"/>
          </w:tcPr>
          <w:p w14:paraId="6639F74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58D0E198" w14:textId="762E2BCF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FcmVxYXQ8L0F1dGhvcj48WWVhcj4yMDE2PC9ZZWFyPjxS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FcmVxYXQ8L0F1dGhvcj48WWVhcj4yMDE2PC9ZZWFyPjxS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7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6634B836" w14:textId="77777777" w:rsidTr="6E5F48BC">
        <w:trPr>
          <w:trHeight w:val="367"/>
        </w:trPr>
        <w:tc>
          <w:tcPr>
            <w:tcW w:w="1350" w:type="dxa"/>
            <w:vMerge/>
          </w:tcPr>
          <w:p w14:paraId="143D5D8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1139600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6124D20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kettsii</w:t>
            </w:r>
            <w:proofErr w:type="spellEnd"/>
          </w:p>
        </w:tc>
        <w:tc>
          <w:tcPr>
            <w:tcW w:w="1980" w:type="dxa"/>
          </w:tcPr>
          <w:p w14:paraId="5C9AB50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variabilis,</w:t>
            </w:r>
          </w:p>
          <w:p w14:paraId="361ECC5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andersoni,</w:t>
            </w:r>
          </w:p>
          <w:p w14:paraId="5693064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ureolatum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culptum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.</w:t>
            </w:r>
          </w:p>
        </w:tc>
        <w:tc>
          <w:tcPr>
            <w:tcW w:w="1890" w:type="dxa"/>
          </w:tcPr>
          <w:p w14:paraId="61654469" w14:textId="7C4E1B0B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</w:t>
            </w:r>
            <w:r w:rsidR="00097C33">
              <w:rPr>
                <w:rFonts w:ascii="Times New Roman" w:eastAsia="Aptos" w:hAnsi="Times New Roman" w:cs="Times New Roman"/>
                <w:i/>
                <w:iCs/>
              </w:rPr>
              <w:t>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sanguineus, Amblyomma imitator, Amblyomma americanum</w:t>
            </w:r>
          </w:p>
        </w:tc>
        <w:tc>
          <w:tcPr>
            <w:tcW w:w="2160" w:type="dxa"/>
          </w:tcPr>
          <w:p w14:paraId="04FE4FD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ovarial and horizontal transmission in ticks during co-feeding</w:t>
            </w:r>
          </w:p>
        </w:tc>
        <w:tc>
          <w:tcPr>
            <w:tcW w:w="1530" w:type="dxa"/>
          </w:tcPr>
          <w:p w14:paraId="2B49502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humans (accidental hosts)</w:t>
            </w:r>
          </w:p>
        </w:tc>
        <w:tc>
          <w:tcPr>
            <w:tcW w:w="1530" w:type="dxa"/>
          </w:tcPr>
          <w:p w14:paraId="3693F33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mericas</w:t>
            </w:r>
          </w:p>
        </w:tc>
        <w:tc>
          <w:tcPr>
            <w:tcW w:w="720" w:type="dxa"/>
          </w:tcPr>
          <w:p w14:paraId="64E5FD56" w14:textId="69BBF769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Macaluso&lt;/Author&gt;&lt;Year&gt;2014&lt;/Year&gt;&lt;RecNum&gt;419&lt;/RecNum&gt;&lt;DisplayText&gt;&lt;style face="superscript"&gt;16,18&lt;/style&gt;&lt;/DisplayText&gt;&lt;record&gt;&lt;rec-number&gt;419&lt;/rec-number&gt;&lt;foreign-keys&gt;&lt;key app="EN" db-id="2dpepwe2eraerrerdsq5tf5vaa9zpdefeve9" timestamp="1712040803"&gt;419&lt;/key&gt;&lt;/foreign-keys&gt;&lt;ref-type name="Book"&gt;6&lt;/ref-type&gt;&lt;contributors&gt;&lt;authors&gt;&lt;author&gt;Macaluso, K&lt;/author&gt;&lt;author&gt;Paddock, CHRISTOPHER D&lt;/author&gt;&lt;author&gt;Sonenshine, DE&lt;/author&gt;&lt;author&gt;Roe, RM&lt;/author&gt;&lt;/authors&gt;&lt;/contributors&gt;&lt;titles&gt;&lt;title&gt;&lt;style face="normal" font="default" size="100%"&gt;Tick-borne spotted fever group rickettsioses and &lt;/style&gt;&lt;style face="italic" font="default" size="100%"&gt;Rickettsia&lt;/style&gt;&lt;style face="normal" font="default" size="100%"&gt; species&lt;/style&gt;&lt;/title&gt;&lt;secondary-title&gt;Biology of Ticks&lt;/secondary-title&gt;&lt;/titles&gt;&lt;periodical&gt;&lt;full-title&gt;Biology of ticks&lt;/full-title&gt;&lt;/periodical&gt;&lt;pages&gt;211-250&lt;/pages&gt;&lt;volume&gt;2&lt;/volume&gt;&lt;dates&gt;&lt;year&gt;2014&lt;/year&gt;&lt;/dates&gt;&lt;urls&gt;&lt;/urls&gt;&lt;/record&gt;&lt;/Cite&gt;&lt;Cite&gt;&lt;Author&gt;Magnarelli&lt;/Author&gt;&lt;Year&gt;2009&lt;/Year&gt;&lt;RecNum&gt;554&lt;/RecNum&gt;&lt;record&gt;&lt;rec-number&gt;554&lt;/rec-number&gt;&lt;foreign-keys&gt;&lt;key app="EN" db-id="2dpepwe2eraerrerdsq5tf5vaa9zpdefeve9" timestamp="1732988908"&gt;554&lt;/key&gt;&lt;/foreign-keys&gt;&lt;ref-type name="Journal Article"&gt;17&lt;/ref-type&gt;&lt;contributors&gt;&lt;authors&gt;&lt;author&gt;Magnarelli, Louis A.&lt;/author&gt;&lt;/authors&gt;&lt;/contributors&gt;&lt;titles&gt;&lt;title&gt;Global Importance of Ticks and Associated Infectious Disease Agents&lt;/title&gt;&lt;secondary-title&gt;Clin. Microbiol. Newsl.&lt;/secondary-title&gt;&lt;/titles&gt;&lt;periodical&gt;&lt;full-title&gt;Clin. Microbiol. Newsl.&lt;/full-title&gt;&lt;/periodical&gt;&lt;pages&gt;33-37&lt;/pages&gt;&lt;volume&gt;31&lt;/volume&gt;&lt;number&gt;5&lt;/number&gt;&lt;dates&gt;&lt;year&gt;2009&lt;/year&gt;&lt;pub-dates&gt;&lt;date&gt;2009/03/01/&lt;/date&gt;&lt;/pub-dates&gt;&lt;/dates&gt;&lt;isbn&gt;0196-4399&lt;/isbn&gt;&lt;urls&gt;&lt;related-urls&gt;&lt;url&gt;https://www.sciencedirect.com/science/article/pii/S0196439909000087&lt;/url&gt;&lt;/related-urls&gt;&lt;/urls&gt;&lt;electronic-resource-num&gt;https://doi.org/10.1016/j.clinmicnews.2009.02.001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6,18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002E1232" w14:textId="77777777" w:rsidTr="6E5F48BC">
        <w:trPr>
          <w:trHeight w:val="367"/>
        </w:trPr>
        <w:tc>
          <w:tcPr>
            <w:tcW w:w="1350" w:type="dxa"/>
            <w:vMerge/>
          </w:tcPr>
          <w:p w14:paraId="0F8BE60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05038DE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7467B31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eschlimannii</w:t>
            </w:r>
            <w:proofErr w:type="spellEnd"/>
          </w:p>
        </w:tc>
        <w:tc>
          <w:tcPr>
            <w:tcW w:w="1980" w:type="dxa"/>
          </w:tcPr>
          <w:p w14:paraId="494DF02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yalomma marginatum</w:t>
            </w:r>
          </w:p>
        </w:tc>
        <w:tc>
          <w:tcPr>
            <w:tcW w:w="1890" w:type="dxa"/>
          </w:tcPr>
          <w:p w14:paraId="4E0261E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turanicus</w:t>
            </w:r>
            <w:proofErr w:type="spellEnd"/>
          </w:p>
          <w:p w14:paraId="4C71D58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Haemaphysalis </w:t>
            </w:r>
            <w:r w:rsidRPr="00BC3D38">
              <w:rPr>
                <w:rFonts w:ascii="Times New Roman" w:eastAsia="Aptos" w:hAnsi="Times New Roman" w:cs="Times New Roman"/>
              </w:rPr>
              <w:t>spp.</w:t>
            </w:r>
          </w:p>
        </w:tc>
        <w:tc>
          <w:tcPr>
            <w:tcW w:w="2160" w:type="dxa"/>
          </w:tcPr>
          <w:p w14:paraId="461A29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ovarial</w:t>
            </w:r>
          </w:p>
        </w:tc>
        <w:tc>
          <w:tcPr>
            <w:tcW w:w="1530" w:type="dxa"/>
          </w:tcPr>
          <w:p w14:paraId="74B37AE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</w:t>
            </w:r>
          </w:p>
        </w:tc>
        <w:tc>
          <w:tcPr>
            <w:tcW w:w="1530" w:type="dxa"/>
          </w:tcPr>
          <w:p w14:paraId="247F075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ub-Saharan Africa, Asia, and Europe</w:t>
            </w:r>
          </w:p>
        </w:tc>
        <w:tc>
          <w:tcPr>
            <w:tcW w:w="720" w:type="dxa"/>
          </w:tcPr>
          <w:p w14:paraId="3849BEEB" w14:textId="35CBFC0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Wei&lt;/Author&gt;&lt;Year&gt;2015&lt;/Year&gt;&lt;RecNum&gt;569&lt;/RecNum&gt;&lt;DisplayText&gt;&lt;style face="superscript"&gt;19&lt;/style&gt;&lt;/DisplayText&gt;&lt;record&gt;&lt;rec-number&gt;569&lt;/rec-number&gt;&lt;foreign-keys&gt;&lt;key app="EN" db-id="2dpepwe2eraerrerdsq5tf5vaa9zpdefeve9" timestamp="1733027888"&gt;569&lt;/key&gt;&lt;/foreign-keys&gt;&lt;ref-type name="Journal Article"&gt;17&lt;/ref-type&gt;&lt;contributors&gt;&lt;authors&gt;&lt;author&gt;Wei, Qing-Qing&lt;/author&gt;&lt;author&gt;Guo, Li-Ping&lt;/author&gt;&lt;author&gt;Wang, An-Dong&lt;/author&gt;&lt;author&gt;Mu, Lu-Meng&lt;/author&gt;&lt;author&gt;Zhang, Ke&lt;/author&gt;&lt;author&gt;Chen, Chuang-Fu&lt;/author&gt;&lt;author&gt;Zhang, Wan-Jiang&lt;/author&gt;&lt;author&gt;Wang, Yuan-Zhi&lt;/author&gt;&lt;/authors&gt;&lt;/contributors&gt;&lt;titles&gt;&lt;title&gt;&lt;style face="normal" font="default" size="100%"&gt;The first detection of &lt;/style&gt;&lt;style face="italic" font="default" size="100%"&gt;Rickettsia aeschlimannii&lt;/style&gt;&lt;style face="normal" font="default" size="100%"&gt; and &lt;/style&gt;&lt;style face="italic" font="default" size="100%"&gt;Rickettsia massiliae&lt;/style&gt;&lt;style face="normal" font="default" size="100%"&gt; in &lt;/style&gt;&lt;style face="italic" font="default" size="100%"&gt;Rhipicephalus turanicus&lt;/style&gt;&lt;style face="normal" font="default" size="100%"&gt; ticks, in northwest China&lt;/style&gt;&lt;/title&gt;&lt;secondary-title&gt;Parasit. Vectors.&lt;/secondary-title&gt;&lt;/titles&gt;&lt;periodical&gt;&lt;full-title&gt;Parasit. Vectors.&lt;/full-title&gt;&lt;/periodical&gt;&lt;pages&gt;631&lt;/pages&gt;&lt;volume&gt;8&lt;/volume&gt;&lt;number&gt;1&lt;/number&gt;&lt;dates&gt;&lt;year&gt;2015&lt;/year&gt;&lt;pub-dates&gt;&lt;date&gt;2015/12/10&lt;/date&gt;&lt;/pub-dates&gt;&lt;/dates&gt;&lt;isbn&gt;1756-3305&lt;/isbn&gt;&lt;urls&gt;&lt;related-urls&gt;&lt;url&gt;https://doi.org/10.1186/s13071-015-1242-2&lt;/url&gt;&lt;/related-urls&gt;&lt;/urls&gt;&lt;electronic-resource-num&gt;10.1186/s13071-015-1242-2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9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7C7C49A1" w14:textId="77777777" w:rsidTr="6E5F48BC">
        <w:trPr>
          <w:trHeight w:val="367"/>
        </w:trPr>
        <w:tc>
          <w:tcPr>
            <w:tcW w:w="1350" w:type="dxa"/>
            <w:vMerge/>
          </w:tcPr>
          <w:p w14:paraId="027CACF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0403ED9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25BEF07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i</w:t>
            </w:r>
            <w:proofErr w:type="spellEnd"/>
          </w:p>
        </w:tc>
        <w:tc>
          <w:tcPr>
            <w:tcW w:w="1980" w:type="dxa"/>
          </w:tcPr>
          <w:p w14:paraId="291B124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s sanguineus</w:t>
            </w:r>
            <w:r w:rsidRPr="00BC3D38">
              <w:rPr>
                <w:rFonts w:ascii="Times New Roman" w:eastAsia="Aptos" w:hAnsi="Times New Roman" w:cs="Times New Roman"/>
              </w:rPr>
              <w:t xml:space="preserve"> group</w:t>
            </w:r>
          </w:p>
        </w:tc>
        <w:tc>
          <w:tcPr>
            <w:tcW w:w="1890" w:type="dxa"/>
          </w:tcPr>
          <w:p w14:paraId="0E9818B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BF94FE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ovarial</w:t>
            </w:r>
          </w:p>
        </w:tc>
        <w:tc>
          <w:tcPr>
            <w:tcW w:w="1530" w:type="dxa"/>
          </w:tcPr>
          <w:p w14:paraId="267A44B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</w:t>
            </w:r>
          </w:p>
        </w:tc>
        <w:tc>
          <w:tcPr>
            <w:tcW w:w="1530" w:type="dxa"/>
          </w:tcPr>
          <w:p w14:paraId="3BAA035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mericas</w:t>
            </w:r>
          </w:p>
        </w:tc>
        <w:tc>
          <w:tcPr>
            <w:tcW w:w="720" w:type="dxa"/>
          </w:tcPr>
          <w:p w14:paraId="044F97B9" w14:textId="20BE82E2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Macaluso&lt;/Author&gt;&lt;Year&gt;2014&lt;/Year&gt;&lt;RecNum&gt;419&lt;/RecNum&gt;&lt;DisplayText&gt;&lt;style face="superscript"&gt;16&lt;/style&gt;&lt;/DisplayText&gt;&lt;record&gt;&lt;rec-number&gt;419&lt;/rec-number&gt;&lt;foreign-keys&gt;&lt;key app="EN" db-id="2dpepwe2eraerrerdsq5tf5vaa9zpdefeve9" timestamp="1712040803"&gt;419&lt;/key&gt;&lt;/foreign-keys&gt;&lt;ref-type name="Book"&gt;6&lt;/ref-type&gt;&lt;contributors&gt;&lt;authors&gt;&lt;author&gt;Macaluso, K&lt;/author&gt;&lt;author&gt;Paddock, CHRISTOPHER D&lt;/author&gt;&lt;author&gt;Sonenshine, DE&lt;/author&gt;&lt;author&gt;Roe, RM&lt;/author&gt;&lt;/authors&gt;&lt;/contributors&gt;&lt;titles&gt;&lt;title&gt;&lt;style face="normal" font="default" size="100%"&gt;Tick-borne spotted fever group rickettsioses and &lt;/style&gt;&lt;style face="italic" font="default" size="100%"&gt;Rickettsia&lt;/style&gt;&lt;style face="normal" font="default" size="100%"&gt; species&lt;/style&gt;&lt;/title&gt;&lt;secondary-title&gt;Biology of Ticks&lt;/secondary-title&gt;&lt;/titles&gt;&lt;periodical&gt;&lt;full-title&gt;Biology of ticks&lt;/full-title&gt;&lt;/periodical&gt;&lt;pages&gt;211-250&lt;/pages&gt;&lt;volume&gt;2&lt;/volume&gt;&lt;dates&gt;&lt;year&gt;2014&lt;/year&gt;&lt;/dates&gt;&lt;urls&gt;&lt;/urls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6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55E6D6D1" w14:textId="77777777" w:rsidTr="6E5F48BC">
        <w:trPr>
          <w:trHeight w:val="367"/>
        </w:trPr>
        <w:tc>
          <w:tcPr>
            <w:tcW w:w="1350" w:type="dxa"/>
            <w:vMerge/>
          </w:tcPr>
          <w:p w14:paraId="472192E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6E0CC96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7B987F4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. conorii</w:t>
            </w:r>
          </w:p>
        </w:tc>
        <w:tc>
          <w:tcPr>
            <w:tcW w:w="1980" w:type="dxa"/>
          </w:tcPr>
          <w:p w14:paraId="24581D51" w14:textId="2AF7FA2B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</w:rPr>
              <w:t>s</w:t>
            </w:r>
            <w:r w:rsidR="005B2BF5">
              <w:rPr>
                <w:rFonts w:ascii="Times New Roman" w:eastAsia="Aptos" w:hAnsi="Times New Roman" w:cs="Times New Roman"/>
              </w:rPr>
              <w:t>anguineus</w:t>
            </w:r>
            <w:proofErr w:type="spellEnd"/>
            <w:r w:rsidR="009A4361">
              <w:rPr>
                <w:rFonts w:ascii="Times New Roman" w:eastAsia="Aptos" w:hAnsi="Times New Roman" w:cs="Times New Roman"/>
              </w:rPr>
              <w:t xml:space="preserve"> </w:t>
            </w:r>
            <w:proofErr w:type="spellStart"/>
            <w:r w:rsidR="009A4361">
              <w:rPr>
                <w:rFonts w:ascii="Times New Roman" w:eastAsia="Aptos" w:hAnsi="Times New Roman" w:cs="Times New Roman"/>
              </w:rPr>
              <w:t>s.l</w:t>
            </w:r>
            <w:r w:rsidRPr="00BC3D38">
              <w:rPr>
                <w:rFonts w:ascii="Times New Roman" w:eastAsia="Aptos" w:hAnsi="Times New Roman" w:cs="Times New Roman"/>
              </w:rPr>
              <w:t>.</w:t>
            </w:r>
            <w:proofErr w:type="spellEnd"/>
          </w:p>
        </w:tc>
        <w:tc>
          <w:tcPr>
            <w:tcW w:w="1890" w:type="dxa"/>
          </w:tcPr>
          <w:p w14:paraId="63696166" w14:textId="4A26D3A2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simus, Haemaphysalis </w:t>
            </w:r>
            <w:r w:rsidRPr="00BC3D38">
              <w:rPr>
                <w:rFonts w:ascii="Times New Roman" w:eastAsia="Aptos" w:hAnsi="Times New Roman" w:cs="Times New Roman"/>
              </w:rPr>
              <w:t>spp</w:t>
            </w:r>
            <w:r w:rsidR="00A64D46">
              <w:rPr>
                <w:rFonts w:ascii="Times New Roman" w:eastAsia="Aptos" w:hAnsi="Times New Roman" w:cs="Times New Roman"/>
              </w:rPr>
              <w:t>.</w:t>
            </w:r>
          </w:p>
          <w:p w14:paraId="5CCA700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s muhsamae</w:t>
            </w:r>
          </w:p>
          <w:p w14:paraId="5D37AA0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Hyalomma kumari</w:t>
            </w:r>
          </w:p>
        </w:tc>
        <w:tc>
          <w:tcPr>
            <w:tcW w:w="2160" w:type="dxa"/>
          </w:tcPr>
          <w:p w14:paraId="3B83D72B" w14:textId="56AC47A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Tick bites, transovarial transmission in ticks, </w:t>
            </w:r>
            <w:r w:rsidR="00584134">
              <w:rPr>
                <w:rFonts w:ascii="Times New Roman" w:eastAsia="Aptos" w:hAnsi="Times New Roman" w:cs="Times New Roman"/>
              </w:rPr>
              <w:t>co-feeding</w:t>
            </w:r>
            <w:r w:rsidRPr="00BC3D38">
              <w:rPr>
                <w:rFonts w:ascii="Times New Roman" w:eastAsia="Aptos" w:hAnsi="Times New Roman" w:cs="Times New Roman"/>
              </w:rPr>
              <w:t xml:space="preserve"> transmission in ticks</w:t>
            </w:r>
          </w:p>
        </w:tc>
        <w:tc>
          <w:tcPr>
            <w:tcW w:w="1530" w:type="dxa"/>
          </w:tcPr>
          <w:p w14:paraId="4BE25EA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humans (accidental hosts)</w:t>
            </w:r>
          </w:p>
        </w:tc>
        <w:tc>
          <w:tcPr>
            <w:tcW w:w="1530" w:type="dxa"/>
          </w:tcPr>
          <w:p w14:paraId="46569BF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Parts of Europe, Africa, and Asia</w:t>
            </w:r>
          </w:p>
        </w:tc>
        <w:tc>
          <w:tcPr>
            <w:tcW w:w="720" w:type="dxa"/>
          </w:tcPr>
          <w:p w14:paraId="03AB18E6" w14:textId="738DE9A0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11747A">
              <w:rPr>
                <w:rFonts w:ascii="Times New Roman" w:eastAsia="Aptos" w:hAnsi="Times New Roman" w:cs="Times New Roman"/>
              </w:rPr>
              <w:instrText xml:space="preserve"> ADDIN EN.CITE &lt;EndNote&gt;&lt;Cite&gt;&lt;Author&gt;Shaw&lt;/Author&gt;&lt;Year&gt;2001&lt;/Year&gt;&lt;RecNum&gt;339&lt;/RecNum&gt;&lt;DisplayText&gt;&lt;style face="superscript"&gt;2&lt;/style&gt;&lt;/DisplayText&gt;&lt;record&gt;&lt;rec-number&gt;339&lt;/rec-number&gt;&lt;foreign-keys&gt;&lt;key app="EN" db-id="2dpepwe2eraerrerdsq5tf5vaa9zpdefeve9" timestamp="1709142594"&gt;339&lt;/key&gt;&lt;/foreign-keys&gt;&lt;ref-type name="Journal Article"&gt;17&lt;/ref-type&gt;&lt;contributors&gt;&lt;authors&gt;&lt;author&gt;Shaw, Susan E.&lt;/author&gt;&lt;author&gt;Day, Michael J.&lt;/author&gt;&lt;author&gt;Birtles, Richard J.&lt;/author&gt;&lt;author&gt;Breitschwerdt, Edward B.&lt;/author&gt;&lt;/authors&gt;&lt;/contributors&gt;&lt;titles&gt;&lt;title&gt;Tick-borne infectious diseases of dogs&lt;/title&gt;&lt;secondary-title&gt;Trends Parasitol.&lt;/secondary-title&gt;&lt;/titles&gt;&lt;periodical&gt;&lt;full-title&gt;Trends Parasitol.&lt;/full-title&gt;&lt;/periodical&gt;&lt;pages&gt;74-80&lt;/pages&gt;&lt;volume&gt;17&lt;/volume&gt;&lt;number&gt;2&lt;/number&gt;&lt;dates&gt;&lt;year&gt;2001&lt;/year&gt;&lt;/dates&gt;&lt;publisher&gt;Elsevier BV&lt;/publisher&gt;&lt;isbn&gt;1471-4922&lt;/isbn&gt;&lt;urls&gt;&lt;related-urls&gt;&lt;url&gt;10.1016/s1471-4922(00)01856-0&lt;/url&gt;&lt;/related-urls&gt;&lt;/urls&gt;&lt;electronic-resource-num&gt;10.1016/s1471-4922(00)01856-0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11747A" w:rsidRPr="0011747A">
              <w:rPr>
                <w:rFonts w:ascii="Times New Roman" w:eastAsia="Aptos" w:hAnsi="Times New Roman" w:cs="Times New Roman"/>
                <w:noProof/>
                <w:vertAlign w:val="superscript"/>
              </w:rPr>
              <w:t>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2AB51E7C" w14:textId="77777777" w:rsidTr="6E5F48BC">
        <w:trPr>
          <w:trHeight w:val="367"/>
        </w:trPr>
        <w:tc>
          <w:tcPr>
            <w:tcW w:w="1350" w:type="dxa"/>
            <w:vMerge/>
          </w:tcPr>
          <w:p w14:paraId="13CBF0A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11DC49F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4B0ED9B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980" w:type="dxa"/>
          </w:tcPr>
          <w:p w14:paraId="13C2BF1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</w:rPr>
              <w:t>Flea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anis</w:t>
            </w:r>
            <w:proofErr w:type="spellEnd"/>
          </w:p>
          <w:p w14:paraId="312969A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1CC75AD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s sanguineus</w:t>
            </w:r>
          </w:p>
          <w:p w14:paraId="26F52A9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ulex pipien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allens</w:t>
            </w:r>
            <w:proofErr w:type="spellEnd"/>
          </w:p>
        </w:tc>
        <w:tc>
          <w:tcPr>
            <w:tcW w:w="2160" w:type="dxa"/>
          </w:tcPr>
          <w:p w14:paraId="266FFB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Vertical transmission (transovarial),</w:t>
            </w:r>
          </w:p>
          <w:p w14:paraId="310CBE1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horizontal transmission, </w:t>
            </w:r>
            <w:r w:rsidRPr="00BC3D38">
              <w:rPr>
                <w:rFonts w:ascii="Times New Roman" w:eastAsia="Aptos" w:hAnsi="Times New Roman" w:cs="Times New Roman"/>
              </w:rPr>
              <w:lastRenderedPageBreak/>
              <w:t>possibly through flea feces</w:t>
            </w:r>
          </w:p>
        </w:tc>
        <w:tc>
          <w:tcPr>
            <w:tcW w:w="1530" w:type="dxa"/>
          </w:tcPr>
          <w:p w14:paraId="50E5551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lastRenderedPageBreak/>
              <w:t>Dogs, humans, cats, possibly humans</w:t>
            </w:r>
          </w:p>
        </w:tc>
        <w:tc>
          <w:tcPr>
            <w:tcW w:w="1530" w:type="dxa"/>
          </w:tcPr>
          <w:p w14:paraId="08FF34CC" w14:textId="3B17EE2A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Africa, Europe, </w:t>
            </w:r>
            <w:r w:rsidR="00C56D4C">
              <w:rPr>
                <w:rFonts w:ascii="Times New Roman" w:eastAsia="Aptos" w:hAnsi="Times New Roman" w:cs="Times New Roman"/>
              </w:rPr>
              <w:t xml:space="preserve">the </w:t>
            </w:r>
            <w:r w:rsidRPr="00BC3D38">
              <w:rPr>
                <w:rFonts w:ascii="Times New Roman" w:eastAsia="Aptos" w:hAnsi="Times New Roman" w:cs="Times New Roman"/>
              </w:rPr>
              <w:t>Americas, Asia, Australia</w:t>
            </w:r>
          </w:p>
        </w:tc>
        <w:tc>
          <w:tcPr>
            <w:tcW w:w="720" w:type="dxa"/>
          </w:tcPr>
          <w:p w14:paraId="419921DE" w14:textId="4704ADE2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Nb29uZ2E8L0F1dGhvcj48WWVhcj4yMDE5PC9ZZWFyPjxS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Nb29uZ2E8L0F1dGhvcj48WWVhcj4yMDE5PC9ZZWFyPjxS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0,21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26A7F7FC" w14:textId="77777777" w:rsidTr="6E5F48BC">
        <w:trPr>
          <w:trHeight w:val="367"/>
        </w:trPr>
        <w:tc>
          <w:tcPr>
            <w:tcW w:w="1350" w:type="dxa"/>
            <w:vMerge/>
          </w:tcPr>
          <w:p w14:paraId="015F56E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4195F6A5" w14:textId="77777777" w:rsidR="00BC3D38" w:rsidRPr="00BC3D38" w:rsidRDefault="00BC3D38" w:rsidP="00BC3D38">
            <w:pPr>
              <w:jc w:val="center"/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250" w:type="dxa"/>
          </w:tcPr>
          <w:p w14:paraId="3123F52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sembonensis</w:t>
            </w:r>
            <w:proofErr w:type="spellEnd"/>
          </w:p>
        </w:tc>
        <w:tc>
          <w:tcPr>
            <w:tcW w:w="1980" w:type="dxa"/>
          </w:tcPr>
          <w:p w14:paraId="4B80BCF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890" w:type="dxa"/>
          </w:tcPr>
          <w:p w14:paraId="24DE7433" w14:textId="2A452623" w:rsidR="00BC3D38" w:rsidRPr="00BC3D38" w:rsidRDefault="00916547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Mosquitoes</w:t>
            </w:r>
            <w:r w:rsidR="00BC3D38" w:rsidRPr="00BC3D38">
              <w:rPr>
                <w:rFonts w:ascii="Times New Roman" w:eastAsia="Aptos" w:hAnsi="Times New Roman" w:cs="Times New Roman"/>
              </w:rPr>
              <w:t xml:space="preserve"> (suspected)</w:t>
            </w:r>
          </w:p>
        </w:tc>
        <w:tc>
          <w:tcPr>
            <w:tcW w:w="2160" w:type="dxa"/>
          </w:tcPr>
          <w:p w14:paraId="051C96E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Vertical transmission in fleas</w:t>
            </w:r>
          </w:p>
        </w:tc>
        <w:tc>
          <w:tcPr>
            <w:tcW w:w="1530" w:type="dxa"/>
          </w:tcPr>
          <w:p w14:paraId="34D5F59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cats</w:t>
            </w:r>
          </w:p>
        </w:tc>
        <w:tc>
          <w:tcPr>
            <w:tcW w:w="1530" w:type="dxa"/>
          </w:tcPr>
          <w:p w14:paraId="0F3C25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mericas, Asia, Africa</w:t>
            </w:r>
          </w:p>
        </w:tc>
        <w:tc>
          <w:tcPr>
            <w:tcW w:w="720" w:type="dxa"/>
          </w:tcPr>
          <w:p w14:paraId="1173E86A" w14:textId="1D54E02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Moonga&lt;/Author&gt;&lt;Year&gt;2019&lt;/Year&gt;&lt;RecNum&gt;540&lt;/RecNum&gt;&lt;DisplayText&gt;&lt;style face="superscript"&gt;20&lt;/style&gt;&lt;/DisplayText&gt;&lt;record&gt;&lt;rec-number&gt;540&lt;/rec-number&gt;&lt;foreign-keys&gt;&lt;key app="EN" db-id="2dpepwe2eraerrerdsq5tf5vaa9zpdefeve9" timestamp="1732943354"&gt;540&lt;/key&gt;&lt;/foreign-keys&gt;&lt;ref-type name="Journal Article"&gt;17&lt;/ref-type&gt;&lt;contributors&gt;&lt;authors&gt;&lt;author&gt;Moonga, Lavel Chinyama&lt;/author&gt;&lt;author&gt;Hayashida, Kyoko&lt;/author&gt;&lt;author&gt;Nakao, Ryo&lt;/author&gt;&lt;author&gt;Lisulo, Malimba&lt;/author&gt;&lt;author&gt;Kaneko, Chiho&lt;/author&gt;&lt;author&gt;Nakamura, Ichiro&lt;/author&gt;&lt;author&gt;Eshita, Yuki&lt;/author&gt;&lt;author&gt;Mweene, Aaron S.&lt;/author&gt;&lt;author&gt;Namangala, Boniface&lt;/author&gt;&lt;author&gt;Sugimoto, Chihiro&lt;/author&gt;&lt;author&gt;Yamagishi, Junya&lt;/author&gt;&lt;/authors&gt;&lt;/contributors&gt;&lt;titles&gt;&lt;title&gt;&lt;style face="normal" font="default" size="100%"&gt;Molecular detection of &lt;/style&gt;&lt;style face="italic" font="default" size="100%"&gt;Rickettsia felis &lt;/style&gt;&lt;style face="normal" font="default" size="100%"&gt;in dogs, rodents and cat fleas in Zambia&lt;/style&gt;&lt;/title&gt;&lt;secondary-title&gt;Parasit. Vectors.&lt;/secondary-title&gt;&lt;/titles&gt;&lt;periodical&gt;&lt;full-title&gt;Parasit. Vectors.&lt;/full-title&gt;&lt;/periodical&gt;&lt;pages&gt;168&lt;/pages&gt;&lt;volume&gt;12&lt;/volume&gt;&lt;number&gt;1&lt;/number&gt;&lt;dates&gt;&lt;year&gt;2019&lt;/year&gt;&lt;pub-dates&gt;&lt;date&gt;2019/04/11&lt;/date&gt;&lt;/pub-dates&gt;&lt;/dates&gt;&lt;isbn&gt;1756-3305&lt;/isbn&gt;&lt;urls&gt;&lt;related-urls&gt;&lt;url&gt;https://doi.org/10.1186/s13071-019-3435-6&lt;/url&gt;&lt;/related-urls&gt;&lt;/urls&gt;&lt;electronic-resource-num&gt;10.1186/s13071-019-3435-6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20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1C7C467F" w14:textId="77777777" w:rsidTr="6E5F48BC">
        <w:trPr>
          <w:trHeight w:val="367"/>
        </w:trPr>
        <w:tc>
          <w:tcPr>
            <w:tcW w:w="1350" w:type="dxa"/>
            <w:vMerge/>
          </w:tcPr>
          <w:p w14:paraId="14E1515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2FA6BCC" w14:textId="77777777" w:rsidR="00BC3D38" w:rsidRPr="00BC3D38" w:rsidRDefault="00BC3D38" w:rsidP="00BC3D38">
            <w:pPr>
              <w:jc w:val="center"/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orrelia</w:t>
            </w:r>
          </w:p>
        </w:tc>
        <w:tc>
          <w:tcPr>
            <w:tcW w:w="2250" w:type="dxa"/>
          </w:tcPr>
          <w:p w14:paraId="7C0627E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. burgdorferi</w:t>
            </w:r>
          </w:p>
        </w:tc>
        <w:tc>
          <w:tcPr>
            <w:tcW w:w="1980" w:type="dxa"/>
          </w:tcPr>
          <w:p w14:paraId="1334DA7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xodes scapularis,</w:t>
            </w:r>
          </w:p>
          <w:p w14:paraId="6DAE37F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xodes pacificus</w:t>
            </w:r>
          </w:p>
          <w:p w14:paraId="4FA6AB3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muris</w:t>
            </w:r>
            <w:proofErr w:type="spellEnd"/>
          </w:p>
        </w:tc>
        <w:tc>
          <w:tcPr>
            <w:tcW w:w="1890" w:type="dxa"/>
          </w:tcPr>
          <w:p w14:paraId="48025F5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1E0FDBE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6174043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humans, White footed mice</w:t>
            </w:r>
          </w:p>
        </w:tc>
        <w:tc>
          <w:tcPr>
            <w:tcW w:w="1530" w:type="dxa"/>
          </w:tcPr>
          <w:p w14:paraId="3AD2568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United States</w:t>
            </w:r>
          </w:p>
        </w:tc>
        <w:tc>
          <w:tcPr>
            <w:tcW w:w="720" w:type="dxa"/>
          </w:tcPr>
          <w:p w14:paraId="324F04EA" w14:textId="23D5B939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07BC51D9" w14:textId="77777777" w:rsidTr="6E5F48BC">
        <w:trPr>
          <w:trHeight w:val="367"/>
        </w:trPr>
        <w:tc>
          <w:tcPr>
            <w:tcW w:w="1350" w:type="dxa"/>
            <w:vMerge/>
          </w:tcPr>
          <w:p w14:paraId="66A9468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0703CBC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37ADCBF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afzelii</w:t>
            </w:r>
            <w:proofErr w:type="spellEnd"/>
          </w:p>
        </w:tc>
        <w:tc>
          <w:tcPr>
            <w:tcW w:w="1980" w:type="dxa"/>
          </w:tcPr>
          <w:p w14:paraId="2175A1F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i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,</w:t>
            </w:r>
          </w:p>
          <w:p w14:paraId="38D22F4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exago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ersulcatus</w:t>
            </w:r>
            <w:proofErr w:type="spellEnd"/>
          </w:p>
        </w:tc>
        <w:tc>
          <w:tcPr>
            <w:tcW w:w="1890" w:type="dxa"/>
          </w:tcPr>
          <w:p w14:paraId="726DA93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402643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 to hosts, co-feeding transmission in ticks</w:t>
            </w:r>
          </w:p>
        </w:tc>
        <w:tc>
          <w:tcPr>
            <w:tcW w:w="1530" w:type="dxa"/>
          </w:tcPr>
          <w:p w14:paraId="1ACAC6A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Rodents, humans, and domestic dogs as incidental hosts</w:t>
            </w:r>
          </w:p>
        </w:tc>
        <w:tc>
          <w:tcPr>
            <w:tcW w:w="1530" w:type="dxa"/>
          </w:tcPr>
          <w:p w14:paraId="7034C61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, Asia</w:t>
            </w:r>
          </w:p>
        </w:tc>
        <w:tc>
          <w:tcPr>
            <w:tcW w:w="720" w:type="dxa"/>
          </w:tcPr>
          <w:p w14:paraId="339F779B" w14:textId="69C8A73E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49F2737A" w14:textId="77777777" w:rsidTr="6E5F48BC">
        <w:trPr>
          <w:trHeight w:val="367"/>
        </w:trPr>
        <w:tc>
          <w:tcPr>
            <w:tcW w:w="1350" w:type="dxa"/>
            <w:vMerge/>
          </w:tcPr>
          <w:p w14:paraId="5E9CB1D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3C5EA3C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15BDBEA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garinii</w:t>
            </w:r>
            <w:proofErr w:type="spellEnd"/>
          </w:p>
        </w:tc>
        <w:tc>
          <w:tcPr>
            <w:tcW w:w="1980" w:type="dxa"/>
          </w:tcPr>
          <w:p w14:paraId="2B478002" w14:textId="39D4D219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</w:t>
            </w:r>
            <w:r w:rsidR="00365036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ersulcat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(Eurasia)</w:t>
            </w:r>
          </w:p>
          <w:p w14:paraId="71068BD0" w14:textId="1D0F7C38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</w:t>
            </w:r>
            <w:r w:rsidR="008069C3">
              <w:rPr>
                <w:rFonts w:ascii="Times New Roman" w:eastAsia="Aptos" w:hAnsi="Times New Roman" w:cs="Times New Roman"/>
                <w:i/>
                <w:iCs/>
              </w:rPr>
              <w:t>xode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="008069C3">
              <w:rPr>
                <w:rFonts w:ascii="Times New Roman" w:eastAsia="Aptos" w:hAnsi="Times New Roman" w:cs="Times New Roman"/>
                <w:i/>
                <w:iCs/>
              </w:rPr>
              <w:t>r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>ici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(Europe)</w:t>
            </w:r>
          </w:p>
        </w:tc>
        <w:tc>
          <w:tcPr>
            <w:tcW w:w="1890" w:type="dxa"/>
          </w:tcPr>
          <w:p w14:paraId="232EA88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5003B6D4" w14:textId="761D2504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</w:t>
            </w:r>
            <w:r w:rsidR="00B33700">
              <w:rPr>
                <w:rFonts w:ascii="Times New Roman" w:eastAsia="Aptos" w:hAnsi="Times New Roman" w:cs="Times New Roman"/>
              </w:rPr>
              <w:t>s</w:t>
            </w:r>
            <w:r w:rsidRPr="00BC3D38">
              <w:rPr>
                <w:rFonts w:ascii="Times New Roman" w:eastAsia="Aptos" w:hAnsi="Times New Roman" w:cs="Times New Roman"/>
              </w:rPr>
              <w:t xml:space="preserve"> (</w:t>
            </w:r>
            <w:r w:rsidR="008C0057">
              <w:rPr>
                <w:rFonts w:ascii="Times New Roman" w:eastAsia="Aptos" w:hAnsi="Times New Roman" w:cs="Times New Roman"/>
              </w:rPr>
              <w:t>p</w:t>
            </w:r>
            <w:r w:rsidRPr="00BC3D38">
              <w:rPr>
                <w:rFonts w:ascii="Times New Roman" w:eastAsia="Aptos" w:hAnsi="Times New Roman" w:cs="Times New Roman"/>
              </w:rPr>
              <w:t>rimary),</w:t>
            </w:r>
          </w:p>
          <w:p w14:paraId="3989CBE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stadial transmission</w:t>
            </w:r>
          </w:p>
        </w:tc>
        <w:tc>
          <w:tcPr>
            <w:tcW w:w="1530" w:type="dxa"/>
          </w:tcPr>
          <w:p w14:paraId="7660B53C" w14:textId="39594129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Birds, small mammals, </w:t>
            </w:r>
            <w:r w:rsidR="000D0620">
              <w:rPr>
                <w:rFonts w:ascii="Times New Roman" w:eastAsia="Aptos" w:hAnsi="Times New Roman" w:cs="Times New Roman"/>
              </w:rPr>
              <w:t xml:space="preserve">and </w:t>
            </w:r>
            <w:r w:rsidRPr="00BC3D38">
              <w:rPr>
                <w:rFonts w:ascii="Times New Roman" w:eastAsia="Aptos" w:hAnsi="Times New Roman" w:cs="Times New Roman"/>
              </w:rPr>
              <w:t>mice. Dogs and humans are incidental hosts</w:t>
            </w:r>
          </w:p>
        </w:tc>
        <w:tc>
          <w:tcPr>
            <w:tcW w:w="1530" w:type="dxa"/>
          </w:tcPr>
          <w:p w14:paraId="7715A7D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</w:t>
            </w:r>
          </w:p>
        </w:tc>
        <w:tc>
          <w:tcPr>
            <w:tcW w:w="720" w:type="dxa"/>
          </w:tcPr>
          <w:p w14:paraId="14D4FCC9" w14:textId="1B2441D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MaXR0bWFuPC9BdXRob3I+PFllYXI+MjAxODwvWWVhcj48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1E70A6AF" w14:textId="77777777" w:rsidTr="6E5F48BC">
        <w:trPr>
          <w:trHeight w:val="367"/>
        </w:trPr>
        <w:tc>
          <w:tcPr>
            <w:tcW w:w="1350" w:type="dxa"/>
            <w:vMerge/>
          </w:tcPr>
          <w:p w14:paraId="7544DB9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6DA952F9" w14:textId="5721FEE4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</w:rPr>
              <w:t>Hemotrophic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 xml:space="preserve"> Mycoplasmas</w:t>
            </w:r>
          </w:p>
        </w:tc>
        <w:tc>
          <w:tcPr>
            <w:tcW w:w="2250" w:type="dxa"/>
          </w:tcPr>
          <w:p w14:paraId="13E104E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. </w:t>
            </w:r>
            <w:r w:rsidRPr="00BC3D38">
              <w:rPr>
                <w:rFonts w:ascii="Times New Roman" w:eastAsia="Aptos" w:hAnsi="Times New Roman" w:cs="Times New Roman"/>
              </w:rPr>
              <w:t>M. haematoparvum</w:t>
            </w:r>
          </w:p>
        </w:tc>
        <w:tc>
          <w:tcPr>
            <w:tcW w:w="1980" w:type="dxa"/>
          </w:tcPr>
          <w:p w14:paraId="3A86FCA5" w14:textId="77EA85C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s and flea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BC3D38">
              <w:rPr>
                <w:rFonts w:ascii="Times New Roman" w:eastAsia="Aptos" w:hAnsi="Times New Roman" w:cs="Times New Roman"/>
              </w:rPr>
              <w:t>(suspected)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Cteno</w:t>
            </w:r>
            <w:r w:rsidR="00C71441">
              <w:rPr>
                <w:rFonts w:ascii="Times New Roman" w:eastAsia="Aptos" w:hAnsi="Times New Roman" w:cs="Times New Roman"/>
                <w:i/>
                <w:iCs/>
              </w:rPr>
              <w:t>ce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 xml:space="preserve"> (suspected),</w:t>
            </w:r>
          </w:p>
          <w:p w14:paraId="67972C2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ulex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irritans</w:t>
            </w:r>
            <w:proofErr w:type="spellEnd"/>
          </w:p>
          <w:p w14:paraId="2D8557F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6F8D68D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160" w:type="dxa"/>
          </w:tcPr>
          <w:p w14:paraId="1EFCCBF7" w14:textId="128A5D10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Not fully understood</w:t>
            </w:r>
            <w:r w:rsidR="00324F92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but vertical transmission in dogs, blood transfusion, aggressive interactions</w:t>
            </w:r>
            <w:r w:rsidR="00324F92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</w:t>
            </w:r>
          </w:p>
          <w:p w14:paraId="632988F0" w14:textId="0E99122C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arthropod bites are suspected.</w:t>
            </w:r>
          </w:p>
          <w:p w14:paraId="4B77409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38F5E62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potentially in humans</w:t>
            </w:r>
          </w:p>
        </w:tc>
        <w:tc>
          <w:tcPr>
            <w:tcW w:w="1530" w:type="dxa"/>
          </w:tcPr>
          <w:p w14:paraId="4C8B455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15EF7538" w14:textId="379382F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CZXVzPC9BdXRob3I+PFllYXI+MjAyNDwvWWVhcj48UmVj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</w:fldData>
              </w:fldChar>
            </w:r>
            <w:r w:rsidR="00F07E2A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F07E2A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CZXVzPC9BdXRob3I+PFllYXI+MjAyNDwvWWVhcj48UmVj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</w:fldData>
              </w:fldChar>
            </w:r>
            <w:r w:rsidR="00F07E2A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F07E2A">
              <w:rPr>
                <w:rFonts w:ascii="Times New Roman" w:eastAsia="Aptos" w:hAnsi="Times New Roman" w:cs="Times New Roman"/>
              </w:rPr>
            </w:r>
            <w:r w:rsidR="00F07E2A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3,24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3CB0AAF" w14:textId="77777777" w:rsidTr="6E5F48BC">
        <w:trPr>
          <w:trHeight w:val="367"/>
        </w:trPr>
        <w:tc>
          <w:tcPr>
            <w:tcW w:w="1350" w:type="dxa"/>
            <w:vMerge/>
          </w:tcPr>
          <w:p w14:paraId="62B74A0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CA0198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15003D3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M. haemocanis</w:t>
            </w:r>
          </w:p>
        </w:tc>
        <w:tc>
          <w:tcPr>
            <w:tcW w:w="1980" w:type="dxa"/>
          </w:tcPr>
          <w:p w14:paraId="45393368" w14:textId="71AD0468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Ticks and fleas 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42760D">
              <w:rPr>
                <w:rFonts w:ascii="Times New Roman" w:eastAsia="Aptos" w:hAnsi="Times New Roman" w:cs="Times New Roman"/>
              </w:rPr>
              <w:t>(suspected)</w:t>
            </w:r>
            <w:r w:rsidR="00A43F5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Cteno</w:t>
            </w:r>
            <w:r w:rsidR="00D34B95">
              <w:rPr>
                <w:rFonts w:ascii="Times New Roman" w:eastAsia="Aptos" w:hAnsi="Times New Roman" w:cs="Times New Roman"/>
                <w:i/>
                <w:iCs/>
              </w:rPr>
              <w:t>ce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42760D">
              <w:rPr>
                <w:rFonts w:ascii="Times New Roman" w:eastAsia="Aptos" w:hAnsi="Times New Roman" w:cs="Times New Roman"/>
              </w:rPr>
              <w:t>(suspected)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>,</w:t>
            </w:r>
          </w:p>
          <w:p w14:paraId="3E76011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ulex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irritans</w:t>
            </w:r>
            <w:proofErr w:type="spellEnd"/>
          </w:p>
          <w:p w14:paraId="5015715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61A97B6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3DF02118" w14:textId="4EA3BB8E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Not fully understood</w:t>
            </w:r>
            <w:r w:rsidR="000A413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but vertical transmission in cats, ticks</w:t>
            </w:r>
            <w:r w:rsidR="000A413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flea bites, aggressive interactions &amp; social contact, </w:t>
            </w:r>
            <w:r w:rsidR="00A43F55">
              <w:rPr>
                <w:rFonts w:ascii="Times New Roman" w:eastAsia="Aptos" w:hAnsi="Times New Roman" w:cs="Times New Roman"/>
              </w:rPr>
              <w:t xml:space="preserve">and </w:t>
            </w:r>
            <w:r w:rsidRPr="00BC3D38">
              <w:rPr>
                <w:rFonts w:ascii="Times New Roman" w:eastAsia="Aptos" w:hAnsi="Times New Roman" w:cs="Times New Roman"/>
              </w:rPr>
              <w:t>blood transfusion are suspected</w:t>
            </w:r>
          </w:p>
        </w:tc>
        <w:tc>
          <w:tcPr>
            <w:tcW w:w="1530" w:type="dxa"/>
          </w:tcPr>
          <w:p w14:paraId="4032672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</w:t>
            </w:r>
          </w:p>
        </w:tc>
        <w:tc>
          <w:tcPr>
            <w:tcW w:w="1530" w:type="dxa"/>
          </w:tcPr>
          <w:p w14:paraId="68ACA11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41AD6366" w14:textId="1B7227F9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IdWdnaW5zPC9BdXRob3I+PFllYXI+MjAyMzwvWWVhcj48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</w:fldData>
              </w:fldChar>
            </w:r>
            <w:r w:rsidR="00F07E2A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F07E2A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IdWdnaW5zPC9BdXRob3I+PFllYXI+MjAyMzwvWWVhcj48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</w:fldData>
              </w:fldChar>
            </w:r>
            <w:r w:rsidR="00F07E2A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F07E2A">
              <w:rPr>
                <w:rFonts w:ascii="Times New Roman" w:eastAsia="Aptos" w:hAnsi="Times New Roman" w:cs="Times New Roman"/>
              </w:rPr>
            </w:r>
            <w:r w:rsidR="00F07E2A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3,24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53ED4FB6" w14:textId="77777777" w:rsidTr="6E5F48BC">
        <w:trPr>
          <w:trHeight w:val="367"/>
        </w:trPr>
        <w:tc>
          <w:tcPr>
            <w:tcW w:w="1350" w:type="dxa"/>
            <w:vMerge/>
          </w:tcPr>
          <w:p w14:paraId="0F65B21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4B6EFAD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7B9B0BE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. </w:t>
            </w:r>
            <w:r w:rsidRPr="00BC3D38">
              <w:rPr>
                <w:rFonts w:ascii="Times New Roman" w:eastAsia="Aptos" w:hAnsi="Times New Roman" w:cs="Times New Roman"/>
              </w:rPr>
              <w:t>M. turicensis</w:t>
            </w:r>
          </w:p>
        </w:tc>
        <w:tc>
          <w:tcPr>
            <w:tcW w:w="1980" w:type="dxa"/>
          </w:tcPr>
          <w:p w14:paraId="0624CDC1" w14:textId="0FC0143D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Cteno</w:t>
            </w:r>
            <w:r w:rsidR="00D34B95">
              <w:rPr>
                <w:rFonts w:ascii="Times New Roman" w:eastAsia="Aptos" w:hAnsi="Times New Roman" w:cs="Times New Roman"/>
                <w:i/>
                <w:iCs/>
              </w:rPr>
              <w:t>ce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890" w:type="dxa"/>
          </w:tcPr>
          <w:p w14:paraId="4CF60C0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xodes</w:t>
            </w:r>
            <w:r w:rsidRPr="00BC3D38">
              <w:rPr>
                <w:rFonts w:ascii="Times New Roman" w:eastAsia="Aptos" w:hAnsi="Times New Roman" w:cs="Times New Roman"/>
              </w:rPr>
              <w:t xml:space="preserve"> spp.</w:t>
            </w:r>
          </w:p>
          <w:p w14:paraId="1637404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r w:rsidRPr="00BC3D38">
              <w:rPr>
                <w:rFonts w:ascii="Times New Roman" w:eastAsia="Aptos" w:hAnsi="Times New Roman" w:cs="Times New Roman"/>
              </w:rPr>
              <w:t>spp.</w:t>
            </w:r>
          </w:p>
        </w:tc>
        <w:tc>
          <w:tcPr>
            <w:tcW w:w="2160" w:type="dxa"/>
          </w:tcPr>
          <w:p w14:paraId="60A8D8CD" w14:textId="185DD2D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Not fully understood but aggressive interactions, blood transfusion, </w:t>
            </w:r>
            <w:r w:rsidR="00BF5885">
              <w:rPr>
                <w:rFonts w:ascii="Times New Roman" w:eastAsia="Aptos" w:hAnsi="Times New Roman" w:cs="Times New Roman"/>
              </w:rPr>
              <w:t xml:space="preserve">and </w:t>
            </w:r>
            <w:r w:rsidRPr="00BC3D38">
              <w:rPr>
                <w:rFonts w:ascii="Times New Roman" w:eastAsia="Aptos" w:hAnsi="Times New Roman" w:cs="Times New Roman"/>
              </w:rPr>
              <w:t>social grooming</w:t>
            </w:r>
            <w:r w:rsidR="0053080D">
              <w:rPr>
                <w:rFonts w:ascii="Times New Roman" w:eastAsia="Aptos" w:hAnsi="Times New Roman" w:cs="Times New Roman"/>
              </w:rPr>
              <w:t>,</w:t>
            </w:r>
          </w:p>
          <w:p w14:paraId="48920C7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and flea bites</w:t>
            </w:r>
          </w:p>
        </w:tc>
        <w:tc>
          <w:tcPr>
            <w:tcW w:w="1530" w:type="dxa"/>
          </w:tcPr>
          <w:p w14:paraId="25F5CCF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mestic cats, wild felids</w:t>
            </w:r>
          </w:p>
        </w:tc>
        <w:tc>
          <w:tcPr>
            <w:tcW w:w="1530" w:type="dxa"/>
          </w:tcPr>
          <w:p w14:paraId="61C5B48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78AB050A" w14:textId="280972A2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Ob3ZhY2NvPC9BdXRob3I+PFllYXI+MjAxMTwvWWVhcj48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Ob3ZhY2NvPC9BdXRob3I+PFllYXI+MjAxMTwvWWVhcj48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1163F175" w14:textId="77777777" w:rsidTr="6E5F48BC">
        <w:trPr>
          <w:trHeight w:val="367"/>
        </w:trPr>
        <w:tc>
          <w:tcPr>
            <w:tcW w:w="1350" w:type="dxa"/>
            <w:vMerge/>
          </w:tcPr>
          <w:p w14:paraId="5217D55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7760CE8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57E04CB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M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aemofelis</w:t>
            </w:r>
            <w:proofErr w:type="spellEnd"/>
          </w:p>
        </w:tc>
        <w:tc>
          <w:tcPr>
            <w:tcW w:w="1980" w:type="dxa"/>
          </w:tcPr>
          <w:p w14:paraId="52ECC8F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Fleas</w:t>
            </w:r>
          </w:p>
        </w:tc>
        <w:tc>
          <w:tcPr>
            <w:tcW w:w="1890" w:type="dxa"/>
          </w:tcPr>
          <w:p w14:paraId="60E5E76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6EEAF4B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and flea bites (primary), vertical transmission, aggressive interactions, and social contact</w:t>
            </w:r>
          </w:p>
        </w:tc>
        <w:tc>
          <w:tcPr>
            <w:tcW w:w="1530" w:type="dxa"/>
          </w:tcPr>
          <w:p w14:paraId="46BB075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Cats, wild felids</w:t>
            </w:r>
          </w:p>
        </w:tc>
        <w:tc>
          <w:tcPr>
            <w:tcW w:w="1530" w:type="dxa"/>
          </w:tcPr>
          <w:p w14:paraId="10148B9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7F3AE4AE" w14:textId="4617586A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Xb29kczwvQXV0aG9yPjxZZWFyPjIwMDU8L1llYXI+PFJl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=
</w:fldData>
              </w:fldChar>
            </w:r>
            <w:r w:rsidR="00EE0882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EE0882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Xb29kczwvQXV0aG9yPjxZZWFyPjIwMDU8L1llYXI+PFJl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=
</w:fldData>
              </w:fldChar>
            </w:r>
            <w:r w:rsidR="00EE0882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EE0882">
              <w:rPr>
                <w:rFonts w:ascii="Times New Roman" w:eastAsia="Aptos" w:hAnsi="Times New Roman" w:cs="Times New Roman"/>
              </w:rPr>
            </w:r>
            <w:r w:rsidR="00EE0882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6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1739A0A8" w14:textId="77777777" w:rsidTr="6E5F48BC">
        <w:trPr>
          <w:trHeight w:val="367"/>
        </w:trPr>
        <w:tc>
          <w:tcPr>
            <w:tcW w:w="1350" w:type="dxa"/>
            <w:vMerge/>
          </w:tcPr>
          <w:p w14:paraId="4232CDE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3212CE5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1681F5B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. </w:t>
            </w:r>
            <w:r w:rsidRPr="00BC3D38">
              <w:rPr>
                <w:rFonts w:ascii="Times New Roman" w:eastAsia="Aptos" w:hAnsi="Times New Roman" w:cs="Times New Roman"/>
              </w:rPr>
              <w:t xml:space="preserve">M. </w:t>
            </w:r>
            <w:proofErr w:type="spellStart"/>
            <w:r w:rsidRPr="00BC3D38">
              <w:rPr>
                <w:rFonts w:ascii="Times New Roman" w:eastAsia="Aptos" w:hAnsi="Times New Roman" w:cs="Times New Roman"/>
              </w:rPr>
              <w:t>haemominutum</w:t>
            </w:r>
            <w:proofErr w:type="spellEnd"/>
          </w:p>
        </w:tc>
        <w:tc>
          <w:tcPr>
            <w:tcW w:w="1980" w:type="dxa"/>
          </w:tcPr>
          <w:p w14:paraId="12BCEDE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890" w:type="dxa"/>
          </w:tcPr>
          <w:p w14:paraId="74FEE6F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1EF9933" w14:textId="50734F5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Not fully understood</w:t>
            </w:r>
            <w:r w:rsidR="00BF588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but flea bites (primary), vertical transmission, aggressive interactions</w:t>
            </w:r>
            <w:r w:rsidR="00BF588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social contact are suspected interactions</w:t>
            </w:r>
          </w:p>
        </w:tc>
        <w:tc>
          <w:tcPr>
            <w:tcW w:w="1530" w:type="dxa"/>
          </w:tcPr>
          <w:p w14:paraId="0FD522F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Cats, wild felids</w:t>
            </w:r>
          </w:p>
        </w:tc>
        <w:tc>
          <w:tcPr>
            <w:tcW w:w="1530" w:type="dxa"/>
          </w:tcPr>
          <w:p w14:paraId="7EAAB3F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720" w:type="dxa"/>
          </w:tcPr>
          <w:p w14:paraId="75C810CE" w14:textId="23CA536D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Xb29kczwvQXV0aG9yPjxZZWFyPjIwMDU8L1llYXI+PFJl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</w:fldData>
              </w:fldChar>
            </w:r>
            <w:r w:rsidR="00EE0882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EE0882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Xb29kczwvQXV0aG9yPjxZZWFyPjIwMDU8L1llYXI+PFJl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</w:fldData>
              </w:fldChar>
            </w:r>
            <w:r w:rsidR="00EE0882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EE0882">
              <w:rPr>
                <w:rFonts w:ascii="Times New Roman" w:eastAsia="Aptos" w:hAnsi="Times New Roman" w:cs="Times New Roman"/>
              </w:rPr>
            </w:r>
            <w:r w:rsidR="00EE0882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6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5660F811" w14:textId="77777777" w:rsidTr="6E5F48BC">
        <w:trPr>
          <w:trHeight w:val="367"/>
        </w:trPr>
        <w:tc>
          <w:tcPr>
            <w:tcW w:w="1350" w:type="dxa"/>
            <w:vMerge/>
          </w:tcPr>
          <w:p w14:paraId="18D4FD3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3E02D29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naplasma</w:t>
            </w:r>
          </w:p>
        </w:tc>
        <w:tc>
          <w:tcPr>
            <w:tcW w:w="2250" w:type="dxa"/>
          </w:tcPr>
          <w:p w14:paraId="0D55B9C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. platys</w:t>
            </w:r>
          </w:p>
          <w:p w14:paraId="2CC4053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980" w:type="dxa"/>
          </w:tcPr>
          <w:p w14:paraId="7709029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</w:rPr>
              <w:t>s.l.</w:t>
            </w:r>
            <w:proofErr w:type="spellEnd"/>
          </w:p>
          <w:p w14:paraId="2FB5657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</w:rPr>
              <w:t>s.s.</w:t>
            </w:r>
            <w:proofErr w:type="spellEnd"/>
          </w:p>
        </w:tc>
        <w:tc>
          <w:tcPr>
            <w:tcW w:w="1890" w:type="dxa"/>
          </w:tcPr>
          <w:p w14:paraId="5D02AE4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amicasi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BC3D38">
              <w:rPr>
                <w:rFonts w:ascii="Times New Roman" w:eastAsia="Aptos" w:hAnsi="Times New Roman" w:cs="Times New Roman"/>
              </w:rPr>
              <w:t>(suspected)</w:t>
            </w:r>
          </w:p>
        </w:tc>
        <w:tc>
          <w:tcPr>
            <w:tcW w:w="2160" w:type="dxa"/>
          </w:tcPr>
          <w:p w14:paraId="4AE55D3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ovarial and horizontal transmission, transstadial maintenance</w:t>
            </w:r>
          </w:p>
        </w:tc>
        <w:tc>
          <w:tcPr>
            <w:tcW w:w="1530" w:type="dxa"/>
          </w:tcPr>
          <w:p w14:paraId="5C351AD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cats, red deer, and humans</w:t>
            </w:r>
          </w:p>
        </w:tc>
        <w:tc>
          <w:tcPr>
            <w:tcW w:w="1530" w:type="dxa"/>
          </w:tcPr>
          <w:p w14:paraId="7C543FA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471A48A0" w14:textId="187B0CD6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TbmVsbGdyb3ZlPC9BdXRob3I+PFllYXI+MjAyMDwvWWVh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TbmVsbGdyb3ZlPC9BdXRob3I+PFllYXI+MjAyMDwvWWVh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7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550A1EBF" w14:textId="77777777" w:rsidTr="6E5F48BC">
        <w:trPr>
          <w:trHeight w:val="367"/>
        </w:trPr>
        <w:tc>
          <w:tcPr>
            <w:tcW w:w="1350" w:type="dxa"/>
            <w:vMerge/>
          </w:tcPr>
          <w:p w14:paraId="61198B2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BFB3A7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5FFFD4E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. phagocytophilum</w:t>
            </w:r>
          </w:p>
        </w:tc>
        <w:tc>
          <w:tcPr>
            <w:tcW w:w="1980" w:type="dxa"/>
          </w:tcPr>
          <w:p w14:paraId="7496A52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xodes scapularis,</w:t>
            </w:r>
          </w:p>
          <w:p w14:paraId="524B058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Ixodes pacificus,</w:t>
            </w:r>
          </w:p>
          <w:p w14:paraId="23204B7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i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,</w:t>
            </w:r>
          </w:p>
          <w:p w14:paraId="28FCB1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ersulcatus</w:t>
            </w:r>
            <w:proofErr w:type="spellEnd"/>
          </w:p>
        </w:tc>
        <w:tc>
          <w:tcPr>
            <w:tcW w:w="1890" w:type="dxa"/>
          </w:tcPr>
          <w:p w14:paraId="012EC91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7AE41BF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Horizontal transmission,</w:t>
            </w:r>
          </w:p>
          <w:p w14:paraId="1C11B29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stadial transmission in ticks</w:t>
            </w:r>
          </w:p>
        </w:tc>
        <w:tc>
          <w:tcPr>
            <w:tcW w:w="1530" w:type="dxa"/>
          </w:tcPr>
          <w:p w14:paraId="6DFC2FF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eer, rodents, bison, sheep, humans, and dogs are accidental hosts</w:t>
            </w:r>
          </w:p>
        </w:tc>
        <w:tc>
          <w:tcPr>
            <w:tcW w:w="1530" w:type="dxa"/>
          </w:tcPr>
          <w:p w14:paraId="7EC978B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,</w:t>
            </w:r>
          </w:p>
          <w:p w14:paraId="1228D7BB" w14:textId="63E5FAA5" w:rsidR="00BC3D38" w:rsidRPr="00BC3D38" w:rsidRDefault="00C04DA3" w:rsidP="00BC3D38">
            <w:pPr>
              <w:rPr>
                <w:rFonts w:ascii="Times New Roman" w:eastAsia="Aptos" w:hAnsi="Times New Roman" w:cs="Times New Roman"/>
              </w:rPr>
            </w:pPr>
            <w:r>
              <w:rPr>
                <w:rFonts w:ascii="Times New Roman" w:eastAsia="Aptos" w:hAnsi="Times New Roman" w:cs="Times New Roman"/>
              </w:rPr>
              <w:t xml:space="preserve">North </w:t>
            </w:r>
            <w:r w:rsidR="00BC3D38" w:rsidRPr="00BC3D38">
              <w:rPr>
                <w:rFonts w:ascii="Times New Roman" w:eastAsia="Aptos" w:hAnsi="Times New Roman" w:cs="Times New Roman"/>
              </w:rPr>
              <w:t>America</w:t>
            </w:r>
          </w:p>
        </w:tc>
        <w:tc>
          <w:tcPr>
            <w:tcW w:w="720" w:type="dxa"/>
          </w:tcPr>
          <w:p w14:paraId="43E8CCEB" w14:textId="7C98C74B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&lt;EndNote&gt;&lt;Cite&gt;&lt;Author&gt;Shaw&lt;/Author&gt;&lt;Year&gt;2001&lt;/Year&gt;&lt;RecNum&gt;339&lt;/RecNum&gt;&lt;DisplayText&gt;&lt;style face="superscript"&gt;2&lt;/style&gt;&lt;/DisplayText&gt;&lt;record&gt;&lt;rec-number&gt;339&lt;/rec-number&gt;&lt;foreign-keys&gt;&lt;key app="EN" db-id="2dpepwe2eraerrerdsq5tf5vaa9zpdefeve9" timestamp="1709142594"&gt;339&lt;/key&gt;&lt;/foreign-keys&gt;&lt;ref-type name="Journal Article"&gt;17&lt;/ref-type&gt;&lt;contributors&gt;&lt;authors&gt;&lt;author&gt;Shaw, Susan E.&lt;/author&gt;&lt;author&gt;Day, Michael J.&lt;/author&gt;&lt;author&gt;Birtles, Richard J.&lt;/author&gt;&lt;author&gt;Breitschwerdt, Edward B.&lt;/author&gt;&lt;/authors&gt;&lt;/contributors&gt;&lt;titles&gt;&lt;title&gt;Tick-borne infectious diseases of dogs&lt;/title&gt;&lt;secondary-title&gt;Trends Parasitol.&lt;/secondary-title&gt;&lt;/titles&gt;&lt;periodical&gt;&lt;full-title&gt;Trends Parasitol.&lt;/full-title&gt;&lt;/periodical&gt;&lt;pages&gt;74-80&lt;/pages&gt;&lt;volume&gt;17&lt;/volume&gt;&lt;number&gt;2&lt;/number&gt;&lt;dates&gt;&lt;year&gt;2001&lt;/year&gt;&lt;/dates&gt;&lt;publisher&gt;Elsevier BV&lt;/publisher&gt;&lt;isbn&gt;1471-4922&lt;/isbn&gt;&lt;urls&gt;&lt;related-urls&gt;&lt;url&gt;10.1016/s1471-4922(00)01856-0&lt;/url&gt;&lt;/related-urls&gt;&lt;/urls&gt;&lt;electronic-resource-num&gt;10.1016/s1471-4922(00)01856-0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73C53B6E" w14:textId="77777777" w:rsidTr="6E5F48BC">
        <w:trPr>
          <w:trHeight w:val="367"/>
        </w:trPr>
        <w:tc>
          <w:tcPr>
            <w:tcW w:w="1350" w:type="dxa"/>
            <w:vMerge/>
          </w:tcPr>
          <w:p w14:paraId="004A7B4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 w:val="restart"/>
          </w:tcPr>
          <w:p w14:paraId="4467156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Ehrlichia</w:t>
            </w:r>
            <w:proofErr w:type="spellEnd"/>
          </w:p>
        </w:tc>
        <w:tc>
          <w:tcPr>
            <w:tcW w:w="2250" w:type="dxa"/>
          </w:tcPr>
          <w:p w14:paraId="41ABD68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E. canis</w:t>
            </w:r>
          </w:p>
        </w:tc>
        <w:tc>
          <w:tcPr>
            <w:tcW w:w="1980" w:type="dxa"/>
          </w:tcPr>
          <w:p w14:paraId="7851A1F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s sanguineus</w:t>
            </w:r>
          </w:p>
          <w:p w14:paraId="6EBEEE3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90" w:type="dxa"/>
          </w:tcPr>
          <w:p w14:paraId="2DC5DFCB" w14:textId="6EECC061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6E5F48BC">
              <w:rPr>
                <w:rFonts w:ascii="Times New Roman" w:eastAsia="Aptos" w:hAnsi="Times New Roman" w:cs="Times New Roman"/>
                <w:i/>
                <w:iCs/>
              </w:rPr>
              <w:t>Haemaphysalis longicornis</w:t>
            </w:r>
            <w:r w:rsidRPr="6E5F48BC">
              <w:rPr>
                <w:rFonts w:ascii="Times New Roman" w:eastAsia="Aptos" w:hAnsi="Times New Roman" w:cs="Times New Roman"/>
              </w:rPr>
              <w:t xml:space="preserve"> (in east </w:t>
            </w:r>
            <w:r w:rsidR="36745ED8" w:rsidRPr="6E5F48BC">
              <w:rPr>
                <w:rFonts w:ascii="Times New Roman" w:eastAsia="Aptos" w:hAnsi="Times New Roman" w:cs="Times New Roman"/>
              </w:rPr>
              <w:t>Asia</w:t>
            </w:r>
            <w:r w:rsidRPr="6E5F48BC">
              <w:rPr>
                <w:rFonts w:ascii="Times New Roman" w:eastAsia="Aptos" w:hAnsi="Times New Roman" w:cs="Times New Roman"/>
              </w:rPr>
              <w:t>)</w:t>
            </w:r>
          </w:p>
        </w:tc>
        <w:tc>
          <w:tcPr>
            <w:tcW w:w="2160" w:type="dxa"/>
          </w:tcPr>
          <w:p w14:paraId="1B27358E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ransstadial</w:t>
            </w:r>
          </w:p>
        </w:tc>
        <w:tc>
          <w:tcPr>
            <w:tcW w:w="1530" w:type="dxa"/>
          </w:tcPr>
          <w:p w14:paraId="4A3E550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other canids, and humans</w:t>
            </w:r>
          </w:p>
        </w:tc>
        <w:tc>
          <w:tcPr>
            <w:tcW w:w="1530" w:type="dxa"/>
          </w:tcPr>
          <w:p w14:paraId="5450386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720" w:type="dxa"/>
          </w:tcPr>
          <w:p w14:paraId="24914307" w14:textId="42DA34BF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Qb29sc2F3YXQ8L0F1dGhvcj48WWVhcj4yMDIzPC9ZZWFy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Qb29sc2F3YXQ8L0F1dGhvcj48WWVhcj4yMDIzPC9ZZWFy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8,29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61D62C4C" w14:textId="77777777" w:rsidTr="6E5F48BC">
        <w:trPr>
          <w:trHeight w:val="367"/>
        </w:trPr>
        <w:tc>
          <w:tcPr>
            <w:tcW w:w="1350" w:type="dxa"/>
            <w:vMerge/>
          </w:tcPr>
          <w:p w14:paraId="7085EDA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5CFA57A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0B01D95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E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ewingii</w:t>
            </w:r>
            <w:proofErr w:type="spellEnd"/>
          </w:p>
        </w:tc>
        <w:tc>
          <w:tcPr>
            <w:tcW w:w="1980" w:type="dxa"/>
          </w:tcPr>
          <w:p w14:paraId="60FAD9F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 americanum</w:t>
            </w:r>
          </w:p>
        </w:tc>
        <w:tc>
          <w:tcPr>
            <w:tcW w:w="1890" w:type="dxa"/>
          </w:tcPr>
          <w:p w14:paraId="12895F0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3B10730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Blood transfusion</w:t>
            </w:r>
          </w:p>
        </w:tc>
        <w:tc>
          <w:tcPr>
            <w:tcW w:w="1530" w:type="dxa"/>
          </w:tcPr>
          <w:p w14:paraId="0118BBD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white tailed deer, humans, goats</w:t>
            </w:r>
          </w:p>
        </w:tc>
        <w:tc>
          <w:tcPr>
            <w:tcW w:w="1530" w:type="dxa"/>
          </w:tcPr>
          <w:p w14:paraId="2CE9FB3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United States in areas where 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>A. americanum</w:t>
            </w:r>
            <w:r w:rsidRPr="00BC3D38">
              <w:rPr>
                <w:rFonts w:ascii="Times New Roman" w:eastAsia="Aptos" w:hAnsi="Times New Roman" w:cs="Times New Roman"/>
              </w:rPr>
              <w:t xml:space="preserve"> is expanding its range</w:t>
            </w:r>
          </w:p>
        </w:tc>
        <w:tc>
          <w:tcPr>
            <w:tcW w:w="720" w:type="dxa"/>
          </w:tcPr>
          <w:p w14:paraId="27577953" w14:textId="0CA441CB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A651C1">
              <w:rPr>
                <w:rFonts w:ascii="Times New Roman" w:eastAsia="Aptos" w:hAnsi="Times New Roman" w:cs="Times New Roman"/>
              </w:rPr>
              <w:instrText xml:space="preserve"> ADDIN EN.CITE &lt;EndNote&gt;&lt;Cite&gt;&lt;Author&gt;Magnarelli&lt;/Author&gt;&lt;Year&gt;2009&lt;/Year&gt;&lt;RecNum&gt;554&lt;/RecNum&gt;&lt;DisplayText&gt;&lt;style face="superscript"&gt;18&lt;/style&gt;&lt;/DisplayText&gt;&lt;record&gt;&lt;rec-number&gt;554&lt;/rec-number&gt;&lt;foreign-keys&gt;&lt;key app="EN" db-id="2dpepwe2eraerrerdsq5tf5vaa9zpdefeve9" timestamp="1732988908"&gt;554&lt;/key&gt;&lt;/foreign-keys&gt;&lt;ref-type name="Journal Article"&gt;17&lt;/ref-type&gt;&lt;contributors&gt;&lt;authors&gt;&lt;author&gt;Magnarelli, Louis A.&lt;/author&gt;&lt;/authors&gt;&lt;/contributors&gt;&lt;titles&gt;&lt;title&gt;Global Importance of Ticks and Associated Infectious Disease Agents&lt;/title&gt;&lt;secondary-title&gt;Clin. Microbiol. Newsl.&lt;/secondary-title&gt;&lt;/titles&gt;&lt;periodical&gt;&lt;full-title&gt;Clin. Microbiol. Newsl.&lt;/full-title&gt;&lt;/periodical&gt;&lt;pages&gt;33-37&lt;/pages&gt;&lt;volume&gt;31&lt;/volume&gt;&lt;number&gt;5&lt;/number&gt;&lt;dates&gt;&lt;year&gt;2009&lt;/year&gt;&lt;pub-dates&gt;&lt;date&gt;2009/03/01/&lt;/date&gt;&lt;/pub-dates&gt;&lt;/dates&gt;&lt;isbn&gt;0196-4399&lt;/isbn&gt;&lt;urls&gt;&lt;related-urls&gt;&lt;url&gt;https://www.sciencedirect.com/science/article/pii/S0196439909000087&lt;/url&gt;&lt;/related-urls&gt;&lt;/urls&gt;&lt;electronic-resource-num&gt;https://doi.org/10.1016/j.clinmicnews.2009.02.001&lt;/electronic-resource-num&gt;&lt;/record&gt;&lt;/Cite&gt;&lt;Cite&gt;&lt;Author&gt;Magnarelli&lt;/Author&gt;&lt;Year&gt;2009&lt;/Year&gt;&lt;RecNum&gt;554&lt;/RecNum&gt;&lt;record&gt;&lt;rec-number&gt;554&lt;/rec-number&gt;&lt;foreign-keys&gt;&lt;key app="EN" db-id="2dpepwe2eraerrerdsq5tf5vaa9zpdefeve9" timestamp="1732988908"&gt;554&lt;/key&gt;&lt;/foreign-keys&gt;&lt;ref-type name="Journal Article"&gt;17&lt;/ref-type&gt;&lt;contributors&gt;&lt;authors&gt;&lt;author&gt;Magnarelli, Louis A.&lt;/author&gt;&lt;/authors&gt;&lt;/contributors&gt;&lt;titles&gt;&lt;title&gt;Global Importance of Ticks and Associated Infectious Disease Agents&lt;/title&gt;&lt;secondary-title&gt;Clin. Microbiol. Newsl.&lt;/secondary-title&gt;&lt;/titles&gt;&lt;periodical&gt;&lt;full-title&gt;Clin. Microbiol. Newsl.&lt;/full-title&gt;&lt;/periodical&gt;&lt;pages&gt;33-37&lt;/pages&gt;&lt;volume&gt;31&lt;/volume&gt;&lt;number&gt;5&lt;/number&gt;&lt;dates&gt;&lt;year&gt;2009&lt;/year&gt;&lt;pub-dates&gt;&lt;date&gt;2009/03/01/&lt;/date&gt;&lt;/pub-dates&gt;&lt;/dates&gt;&lt;isbn&gt;0196-4399&lt;/isbn&gt;&lt;urls&gt;&lt;related-urls&gt;&lt;url&gt;https://www.sciencedirect.com/science/article/pii/S0196439909000087&lt;/url&gt;&lt;/related-urls&gt;&lt;/urls&gt;&lt;electronic-resource-num&gt;https://doi.org/10.1016/j.clinmicnews.2009.02.001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A651C1" w:rsidRPr="00A651C1">
              <w:rPr>
                <w:rFonts w:ascii="Times New Roman" w:eastAsia="Aptos" w:hAnsi="Times New Roman" w:cs="Times New Roman"/>
                <w:noProof/>
                <w:vertAlign w:val="superscript"/>
              </w:rPr>
              <w:t>18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03D7E27" w14:textId="77777777" w:rsidTr="6E5F48BC">
        <w:trPr>
          <w:trHeight w:val="367"/>
        </w:trPr>
        <w:tc>
          <w:tcPr>
            <w:tcW w:w="1350" w:type="dxa"/>
            <w:vMerge/>
          </w:tcPr>
          <w:p w14:paraId="706E383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  <w:vMerge/>
          </w:tcPr>
          <w:p w14:paraId="4F6F549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7D0E2BE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E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haffeensis</w:t>
            </w:r>
            <w:proofErr w:type="spellEnd"/>
          </w:p>
        </w:tc>
        <w:tc>
          <w:tcPr>
            <w:tcW w:w="1980" w:type="dxa"/>
          </w:tcPr>
          <w:p w14:paraId="23B73C7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Amblyomma americanum,</w:t>
            </w:r>
          </w:p>
          <w:p w14:paraId="4796C13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variabilis</w:t>
            </w:r>
          </w:p>
        </w:tc>
        <w:tc>
          <w:tcPr>
            <w:tcW w:w="1890" w:type="dxa"/>
          </w:tcPr>
          <w:p w14:paraId="7D8073F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2160" w:type="dxa"/>
          </w:tcPr>
          <w:p w14:paraId="43ECA72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68D5BC2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hite tailed deer, Humans, Domestic dogs, raccoons, and coyotes</w:t>
            </w:r>
          </w:p>
        </w:tc>
        <w:tc>
          <w:tcPr>
            <w:tcW w:w="1530" w:type="dxa"/>
          </w:tcPr>
          <w:p w14:paraId="6AA0832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Southern United States, Mid-west and along the eastern seaboard, New England, Europe, Africa</w:t>
            </w:r>
          </w:p>
        </w:tc>
        <w:tc>
          <w:tcPr>
            <w:tcW w:w="720" w:type="dxa"/>
          </w:tcPr>
          <w:p w14:paraId="2AD45E97" w14:textId="36BE1AC1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5135A6">
              <w:rPr>
                <w:rFonts w:ascii="Times New Roman" w:eastAsia="Aptos" w:hAnsi="Times New Roman" w:cs="Times New Roman"/>
              </w:rPr>
              <w:instrText xml:space="preserve"> ADDIN EN.CITE &lt;EndNote&gt;&lt;Cite&gt;&lt;Author&gt;Shaw&lt;/Author&gt;&lt;Year&gt;2001&lt;/Year&gt;&lt;RecNum&gt;339&lt;/RecNum&gt;&lt;DisplayText&gt;&lt;style face="superscript"&gt;2&lt;/style&gt;&lt;/DisplayText&gt;&lt;record&gt;&lt;rec-number&gt;339&lt;/rec-number&gt;&lt;foreign-keys&gt;&lt;key app="EN" db-id="2dpepwe2eraerrerdsq5tf5vaa9zpdefeve9" timestamp="1709142594"&gt;339&lt;/key&gt;&lt;/foreign-keys&gt;&lt;ref-type name="Journal Article"&gt;17&lt;/ref-type&gt;&lt;contributors&gt;&lt;authors&gt;&lt;author&gt;Shaw, Susan E.&lt;/author&gt;&lt;author&gt;Day, Michael J.&lt;/author&gt;&lt;author&gt;Birtles, Richard J.&lt;/author&gt;&lt;author&gt;Breitschwerdt, Edward B.&lt;/author&gt;&lt;/authors&gt;&lt;/contributors&gt;&lt;titles&gt;&lt;title&gt;Tick-borne infectious diseases of dogs&lt;/title&gt;&lt;secondary-title&gt;Trends Parasitol.&lt;/secondary-title&gt;&lt;/titles&gt;&lt;periodical&gt;&lt;full-title&gt;Trends Parasitol.&lt;/full-title&gt;&lt;/periodical&gt;&lt;pages&gt;74-80&lt;/pages&gt;&lt;volume&gt;17&lt;/volume&gt;&lt;number&gt;2&lt;/number&gt;&lt;dates&gt;&lt;year&gt;2001&lt;/year&gt;&lt;/dates&gt;&lt;publisher&gt;Elsevier BV&lt;/publisher&gt;&lt;isbn&gt;1471-4922&lt;/isbn&gt;&lt;urls&gt;&lt;related-urls&gt;&lt;url&gt;10.1016/s1471-4922(00)01856-0&lt;/url&gt;&lt;/related-urls&gt;&lt;/urls&gt;&lt;electronic-resource-num&gt;10.1016/s1471-4922(00)01856-0&lt;/electronic-resource-num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135A6" w:rsidRPr="005135A6">
              <w:rPr>
                <w:rFonts w:ascii="Times New Roman" w:eastAsia="Aptos" w:hAnsi="Times New Roman" w:cs="Times New Roman"/>
                <w:noProof/>
                <w:vertAlign w:val="superscript"/>
              </w:rPr>
              <w:t>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E0250E8" w14:textId="77777777" w:rsidTr="6E5F48BC">
        <w:trPr>
          <w:trHeight w:val="367"/>
        </w:trPr>
        <w:tc>
          <w:tcPr>
            <w:tcW w:w="1350" w:type="dxa"/>
            <w:vMerge/>
          </w:tcPr>
          <w:p w14:paraId="421D79F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7FDC730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4736019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E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muris</w:t>
            </w:r>
            <w:proofErr w:type="spellEnd"/>
          </w:p>
        </w:tc>
        <w:tc>
          <w:tcPr>
            <w:tcW w:w="1980" w:type="dxa"/>
          </w:tcPr>
          <w:p w14:paraId="7DE848F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scapularis, 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ersulcatus</w:t>
            </w:r>
            <w:proofErr w:type="spellEnd"/>
          </w:p>
        </w:tc>
        <w:tc>
          <w:tcPr>
            <w:tcW w:w="1890" w:type="dxa"/>
          </w:tcPr>
          <w:p w14:paraId="5344D5C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ookei</w:t>
            </w:r>
            <w:proofErr w:type="spellEnd"/>
          </w:p>
        </w:tc>
        <w:tc>
          <w:tcPr>
            <w:tcW w:w="2160" w:type="dxa"/>
          </w:tcPr>
          <w:p w14:paraId="12CABC7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06ACF46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Mice, White footed mice, and humans as accidental hosts</w:t>
            </w:r>
          </w:p>
        </w:tc>
        <w:tc>
          <w:tcPr>
            <w:tcW w:w="1530" w:type="dxa"/>
          </w:tcPr>
          <w:p w14:paraId="3428DEB9" w14:textId="7D851D4C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Japan, United States (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E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muris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 xml:space="preserve"> subsp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eauclairensi</w:t>
            </w:r>
            <w:r w:rsidR="00755381">
              <w:rPr>
                <w:rFonts w:ascii="Times New Roman" w:eastAsia="Aptos" w:hAnsi="Times New Roman" w:cs="Times New Roman"/>
                <w:i/>
                <w:iCs/>
              </w:rPr>
              <w:t>s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>)</w:t>
            </w:r>
            <w:r w:rsidR="00755381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Europe</w:t>
            </w:r>
          </w:p>
        </w:tc>
        <w:tc>
          <w:tcPr>
            <w:tcW w:w="720" w:type="dxa"/>
          </w:tcPr>
          <w:p w14:paraId="1EF527BD" w14:textId="26883F63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/>
            </w:r>
            <w:r w:rsidR="00535A64">
              <w:rPr>
                <w:rFonts w:ascii="Times New Roman" w:eastAsia="Aptos" w:hAnsi="Times New Roman" w:cs="Times New Roman"/>
              </w:rPr>
              <w:instrText xml:space="preserve"> ADDIN EN.CITE &lt;EndNote&gt;&lt;Cite&gt;&lt;Author&gt;Hegarty&lt;/Author&gt;&lt;Year&gt;2012&lt;/Year&gt;&lt;RecNum&gt;552&lt;/RecNum&gt;&lt;DisplayText&gt;&lt;style face="superscript"&gt;30&lt;/style&gt;&lt;/DisplayText&gt;&lt;record&gt;&lt;rec-number&gt;552&lt;/rec-number&gt;&lt;foreign-keys&gt;&lt;key app="EN" db-id="2dpepwe2eraerrerdsq5tf5vaa9zpdefeve9" timestamp="1732987346"&gt;552&lt;/key&gt;&lt;/foreign-keys&gt;&lt;ref-type name="Journal Article"&gt;17&lt;/ref-type&gt;&lt;contributors&gt;&lt;authors&gt;&lt;author&gt;Hegarty, BC&lt;/author&gt;&lt;author&gt;Maggi, RG&lt;/author&gt;&lt;author&gt;Koskinen, P&lt;/author&gt;&lt;author&gt;Beall, MJ&lt;/author&gt;&lt;author&gt;Eberts, M&lt;/author&gt;&lt;author&gt;Chandrashekar, R&lt;/author&gt;&lt;author&gt;Breitschwerdt, EB&lt;/author&gt;&lt;/authors&gt;&lt;/contributors&gt;&lt;titles&gt;&lt;title&gt;&lt;style face="italic" font="default" size="100%"&gt;Ehrlichia muris &lt;/style&gt;&lt;style face="normal" font="default" size="100%"&gt;infection in a dog from Minnesota&lt;/style&gt;&lt;/title&gt;&lt;secondary-title&gt;J. Vet. Intern. Med.&lt;/secondary-title&gt;&lt;/titles&gt;&lt;periodical&gt;&lt;full-title&gt;J. Vet. Intern. Med.&lt;/full-title&gt;&lt;/periodical&gt;&lt;pages&gt;1217-1220&lt;/pages&gt;&lt;volume&gt;26&lt;/volume&gt;&lt;number&gt;5&lt;/number&gt;&lt;dates&gt;&lt;year&gt;2012&lt;/year&gt;&lt;/dates&gt;&lt;isbn&gt;0891-6640&lt;/isbn&gt;&lt;urls&gt;&lt;/urls&gt;&lt;/record&gt;&lt;/Cite&gt;&lt;Cite&gt;&lt;Author&gt;Hegarty&lt;/Author&gt;&lt;Year&gt;2012&lt;/Year&gt;&lt;RecNum&gt;552&lt;/RecNum&gt;&lt;record&gt;&lt;rec-number&gt;552&lt;/rec-number&gt;&lt;foreign-keys&gt;&lt;key app="EN" db-id="2dpepwe2eraerrerdsq5tf5vaa9zpdefeve9" timestamp="1732987346"&gt;552&lt;/key&gt;&lt;/foreign-keys&gt;&lt;ref-type name="Journal Article"&gt;17&lt;/ref-type&gt;&lt;contributors&gt;&lt;authors&gt;&lt;author&gt;Hegarty, BC&lt;/author&gt;&lt;author&gt;Maggi, RG&lt;/author&gt;&lt;author&gt;Koskinen, P&lt;/author&gt;&lt;author&gt;Beall, MJ&lt;/author&gt;&lt;author&gt;Eberts, M&lt;/author&gt;&lt;author&gt;Chandrashekar, R&lt;/author&gt;&lt;author&gt;Breitschwerdt, EB&lt;/author&gt;&lt;/authors&gt;&lt;/contributors&gt;&lt;titles&gt;&lt;title&gt;&lt;style face="italic" font="default" size="100%"&gt;Ehrlichia muris &lt;/style&gt;&lt;style face="normal" font="default" size="100%"&gt;infection in a dog from Minnesota&lt;/style&gt;&lt;/title&gt;&lt;secondary-title&gt;J. Vet. Intern. Med.&lt;/secondary-title&gt;&lt;/titles&gt;&lt;periodical&gt;&lt;full-title&gt;J. Vet. Intern. Med.&lt;/full-title&gt;&lt;/periodical&gt;&lt;pages&gt;1217-1220&lt;/pages&gt;&lt;volume&gt;26&lt;/volume&gt;&lt;number&gt;5&lt;/number&gt;&lt;dates&gt;&lt;year&gt;2012&lt;/year&gt;&lt;/dates&gt;&lt;isbn&gt;0891-6640&lt;/isbn&gt;&lt;urls&gt;&lt;/urls&gt;&lt;/record&gt;&lt;/Cite&gt;&lt;/EndNote&gt;</w:instrText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30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0881BF28" w14:textId="77777777" w:rsidTr="6E5F48BC">
        <w:trPr>
          <w:trHeight w:val="367"/>
        </w:trPr>
        <w:tc>
          <w:tcPr>
            <w:tcW w:w="1350" w:type="dxa"/>
            <w:vMerge/>
          </w:tcPr>
          <w:p w14:paraId="79E6A68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209059F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Bartonella</w:t>
            </w:r>
          </w:p>
        </w:tc>
        <w:tc>
          <w:tcPr>
            <w:tcW w:w="2250" w:type="dxa"/>
          </w:tcPr>
          <w:p w14:paraId="5CD95F5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henselae</w:t>
            </w:r>
            <w:proofErr w:type="spellEnd"/>
          </w:p>
        </w:tc>
        <w:tc>
          <w:tcPr>
            <w:tcW w:w="1980" w:type="dxa"/>
          </w:tcPr>
          <w:p w14:paraId="1A2B159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</w:p>
        </w:tc>
        <w:tc>
          <w:tcPr>
            <w:tcW w:w="1890" w:type="dxa"/>
          </w:tcPr>
          <w:p w14:paraId="01E860A2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i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Rhipicephalu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anguineus</w:t>
            </w:r>
            <w:proofErr w:type="spellEnd"/>
          </w:p>
        </w:tc>
        <w:tc>
          <w:tcPr>
            <w:tcW w:w="2160" w:type="dxa"/>
          </w:tcPr>
          <w:p w14:paraId="4ACFD65B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225F410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coyotes, cats, and humans as accidental hosts</w:t>
            </w:r>
          </w:p>
        </w:tc>
        <w:tc>
          <w:tcPr>
            <w:tcW w:w="1530" w:type="dxa"/>
          </w:tcPr>
          <w:p w14:paraId="3B4F27A0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Worldwide </w:t>
            </w:r>
          </w:p>
        </w:tc>
        <w:tc>
          <w:tcPr>
            <w:tcW w:w="720" w:type="dxa"/>
          </w:tcPr>
          <w:p w14:paraId="66AFFCCA" w14:textId="330A497F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IdWFuZzwvQXV0aG9yPjxZZWFyPjIwMjE8L1llYXI+PFJl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IdWFuZzwvQXV0aG9yPjxZZWFyPjIwMjE8L1llYXI+PFJl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21,31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68793C34" w14:textId="77777777" w:rsidTr="6E5F48BC">
        <w:trPr>
          <w:trHeight w:val="367"/>
        </w:trPr>
        <w:tc>
          <w:tcPr>
            <w:tcW w:w="1350" w:type="dxa"/>
            <w:vMerge/>
          </w:tcPr>
          <w:p w14:paraId="748F18F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30BE188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250" w:type="dxa"/>
          </w:tcPr>
          <w:p w14:paraId="07C071BA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B.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vinsonii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berkhoffii</w:t>
            </w:r>
            <w:proofErr w:type="spellEnd"/>
          </w:p>
        </w:tc>
        <w:tc>
          <w:tcPr>
            <w:tcW w:w="1980" w:type="dxa"/>
          </w:tcPr>
          <w:p w14:paraId="7CD7AF4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Rhipicephalus sanguineus,</w:t>
            </w:r>
          </w:p>
          <w:p w14:paraId="796B43C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ulex</w:t>
            </w:r>
            <w:proofErr w:type="spellEnd"/>
            <w:r w:rsidRPr="00BC3D38">
              <w:rPr>
                <w:rFonts w:ascii="Times New Roman" w:eastAsia="Aptos" w:hAnsi="Times New Roman" w:cs="Times New Roman"/>
              </w:rPr>
              <w:t xml:space="preserve"> spp.</w:t>
            </w:r>
          </w:p>
        </w:tc>
        <w:tc>
          <w:tcPr>
            <w:tcW w:w="1890" w:type="dxa"/>
          </w:tcPr>
          <w:p w14:paraId="23140A2D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2160" w:type="dxa"/>
          </w:tcPr>
          <w:p w14:paraId="52D734F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Tick bites, Mechanical transmission such as during fighting and scratching</w:t>
            </w:r>
          </w:p>
        </w:tc>
        <w:tc>
          <w:tcPr>
            <w:tcW w:w="1530" w:type="dxa"/>
          </w:tcPr>
          <w:p w14:paraId="2516DE2A" w14:textId="778C92C2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Dogs and other wild canids, cats, </w:t>
            </w:r>
            <w:r w:rsidR="00E759E5">
              <w:rPr>
                <w:rFonts w:ascii="Times New Roman" w:eastAsia="Aptos" w:hAnsi="Times New Roman" w:cs="Times New Roman"/>
              </w:rPr>
              <w:t xml:space="preserve">and </w:t>
            </w:r>
            <w:r w:rsidRPr="00BC3D38">
              <w:rPr>
                <w:rFonts w:ascii="Times New Roman" w:eastAsia="Aptos" w:hAnsi="Times New Roman" w:cs="Times New Roman"/>
              </w:rPr>
              <w:t>humans (accidental hosts)</w:t>
            </w:r>
          </w:p>
        </w:tc>
        <w:tc>
          <w:tcPr>
            <w:tcW w:w="1530" w:type="dxa"/>
          </w:tcPr>
          <w:p w14:paraId="7955B83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Worldwide</w:t>
            </w:r>
          </w:p>
        </w:tc>
        <w:tc>
          <w:tcPr>
            <w:tcW w:w="720" w:type="dxa"/>
          </w:tcPr>
          <w:p w14:paraId="6888F058" w14:textId="6712209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7DgWx2YXJlei1GZXJuw6FuZGV6PC9BdXRob3I+PFllYXI+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7DgWx2YXJlei1GZXJuw6FuZGV6PC9BdXRob3I+PFllYXI+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32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8FF9A5F" w14:textId="77777777" w:rsidTr="6E5F48BC">
        <w:trPr>
          <w:trHeight w:val="367"/>
        </w:trPr>
        <w:tc>
          <w:tcPr>
            <w:tcW w:w="1350" w:type="dxa"/>
            <w:vMerge/>
          </w:tcPr>
          <w:p w14:paraId="0E0787B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51EEFFE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Yersinia</w:t>
            </w:r>
          </w:p>
        </w:tc>
        <w:tc>
          <w:tcPr>
            <w:tcW w:w="2250" w:type="dxa"/>
          </w:tcPr>
          <w:p w14:paraId="58DC1B2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Y. pestis</w:t>
            </w:r>
          </w:p>
        </w:tc>
        <w:tc>
          <w:tcPr>
            <w:tcW w:w="1980" w:type="dxa"/>
          </w:tcPr>
          <w:p w14:paraId="0F09B581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Oriental rat flea 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>(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Xenopsyll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cheop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)</w:t>
            </w:r>
          </w:p>
        </w:tc>
        <w:tc>
          <w:tcPr>
            <w:tcW w:w="1890" w:type="dxa"/>
          </w:tcPr>
          <w:p w14:paraId="0284DAA7" w14:textId="46929EA9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Other flea species have been implicated</w:t>
            </w:r>
            <w:r w:rsidR="00404EFB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including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ulex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irritan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Ctenocephali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e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BC3D38">
              <w:rPr>
                <w:rFonts w:ascii="Times New Roman" w:eastAsia="Aptos" w:hAnsi="Times New Roman" w:cs="Times New Roman"/>
              </w:rPr>
              <w:t xml:space="preserve">and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Oropsylla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montana</w:t>
            </w:r>
            <w:proofErr w:type="spellEnd"/>
          </w:p>
        </w:tc>
        <w:tc>
          <w:tcPr>
            <w:tcW w:w="2160" w:type="dxa"/>
          </w:tcPr>
          <w:p w14:paraId="3DC4E26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</w:p>
        </w:tc>
        <w:tc>
          <w:tcPr>
            <w:tcW w:w="1530" w:type="dxa"/>
          </w:tcPr>
          <w:p w14:paraId="452E69EE" w14:textId="73E4B2D1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Dogs, cats, rats, prairie dogs</w:t>
            </w:r>
            <w:r w:rsidR="00E759E5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occasionally other large mammals</w:t>
            </w:r>
          </w:p>
        </w:tc>
        <w:tc>
          <w:tcPr>
            <w:tcW w:w="1530" w:type="dxa"/>
          </w:tcPr>
          <w:p w14:paraId="20A2982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 xml:space="preserve">Africa, The Americas, Asia </w:t>
            </w:r>
          </w:p>
        </w:tc>
        <w:tc>
          <w:tcPr>
            <w:tcW w:w="720" w:type="dxa"/>
          </w:tcPr>
          <w:p w14:paraId="18B37E43" w14:textId="39DDC5B0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EZW1ldXJlPC9BdXRob3I+PFllYXI+MjAxOTwvWWVhcj48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EZW1ldXJlPC9BdXRob3I+PFllYXI+MjAxOTwvWWVhcj48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33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  <w:tr w:rsidR="00BC3D38" w:rsidRPr="00BC3D38" w14:paraId="39889367" w14:textId="77777777" w:rsidTr="6E5F48BC">
        <w:trPr>
          <w:trHeight w:val="367"/>
        </w:trPr>
        <w:tc>
          <w:tcPr>
            <w:tcW w:w="1350" w:type="dxa"/>
          </w:tcPr>
          <w:p w14:paraId="40D1F3AC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</w:p>
        </w:tc>
        <w:tc>
          <w:tcPr>
            <w:tcW w:w="1800" w:type="dxa"/>
          </w:tcPr>
          <w:p w14:paraId="517DDA0F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Francisella</w:t>
            </w:r>
            <w:proofErr w:type="spellEnd"/>
          </w:p>
        </w:tc>
        <w:tc>
          <w:tcPr>
            <w:tcW w:w="2250" w:type="dxa"/>
          </w:tcPr>
          <w:p w14:paraId="642363B7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F. tularensis</w:t>
            </w:r>
          </w:p>
        </w:tc>
        <w:tc>
          <w:tcPr>
            <w:tcW w:w="1980" w:type="dxa"/>
          </w:tcPr>
          <w:p w14:paraId="3CB53D65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variabilis,</w:t>
            </w:r>
          </w:p>
          <w:p w14:paraId="10012456" w14:textId="782069B6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</w:t>
            </w:r>
            <w:r w:rsidRPr="00BC3D38">
              <w:rPr>
                <w:rFonts w:ascii="Times New Roman" w:eastAsia="Aptos" w:hAnsi="Times New Roman" w:cs="Times New Roman"/>
              </w:rPr>
              <w:t>Deer flies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(Chrysop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discali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), Ae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stictic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, Ae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lastRenderedPageBreak/>
              <w:t>vexans</w:t>
            </w:r>
            <w:proofErr w:type="spellEnd"/>
            <w:r w:rsidR="002B6D83">
              <w:rPr>
                <w:rFonts w:ascii="Times New Roman" w:eastAsia="Aptos" w:hAnsi="Times New Roman" w:cs="Times New Roman"/>
                <w:i/>
                <w:iCs/>
              </w:rPr>
              <w:t>,</w:t>
            </w: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 and Ae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punctor</w:t>
            </w:r>
            <w:proofErr w:type="spellEnd"/>
          </w:p>
        </w:tc>
        <w:tc>
          <w:tcPr>
            <w:tcW w:w="1890" w:type="dxa"/>
          </w:tcPr>
          <w:p w14:paraId="16DBA626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lastRenderedPageBreak/>
              <w:t>Dermacentor andersoni,</w:t>
            </w:r>
          </w:p>
          <w:p w14:paraId="0381CE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occidentalis,</w:t>
            </w:r>
          </w:p>
          <w:p w14:paraId="25D8340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>Dermacentor reticulatus,</w:t>
            </w:r>
          </w:p>
          <w:p w14:paraId="725034D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  <w:i/>
                <w:iCs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t xml:space="preserve">Ixodes </w:t>
            </w:r>
            <w:proofErr w:type="spellStart"/>
            <w:r w:rsidRPr="00BC3D38">
              <w:rPr>
                <w:rFonts w:ascii="Times New Roman" w:eastAsia="Aptos" w:hAnsi="Times New Roman" w:cs="Times New Roman"/>
                <w:i/>
                <w:iCs/>
              </w:rPr>
              <w:t>ricinus</w:t>
            </w:r>
            <w:proofErr w:type="spellEnd"/>
            <w:r w:rsidRPr="00BC3D38">
              <w:rPr>
                <w:rFonts w:ascii="Times New Roman" w:eastAsia="Aptos" w:hAnsi="Times New Roman" w:cs="Times New Roman"/>
                <w:i/>
                <w:iCs/>
              </w:rPr>
              <w:t>,</w:t>
            </w:r>
          </w:p>
          <w:p w14:paraId="0A076569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  <w:i/>
                <w:iCs/>
              </w:rPr>
              <w:lastRenderedPageBreak/>
              <w:t>Amblyomma americanum</w:t>
            </w:r>
            <w:r w:rsidRPr="00BC3D38">
              <w:rPr>
                <w:rFonts w:ascii="Times New Roman" w:eastAsia="Aptos" w:hAnsi="Times New Roman" w:cs="Times New Roman"/>
              </w:rPr>
              <w:t>,</w:t>
            </w:r>
          </w:p>
          <w:p w14:paraId="58CA3034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Horse flies</w:t>
            </w:r>
          </w:p>
        </w:tc>
        <w:tc>
          <w:tcPr>
            <w:tcW w:w="2160" w:type="dxa"/>
          </w:tcPr>
          <w:p w14:paraId="5FA82A88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lastRenderedPageBreak/>
              <w:t xml:space="preserve">Direct contact, Transstadial transmission in mosquitoes, aerosolized bacteria, ingestion </w:t>
            </w:r>
            <w:r w:rsidRPr="00BC3D38">
              <w:rPr>
                <w:rFonts w:ascii="Times New Roman" w:eastAsia="Aptos" w:hAnsi="Times New Roman" w:cs="Times New Roman"/>
              </w:rPr>
              <w:lastRenderedPageBreak/>
              <w:t>of contaminated food or water</w:t>
            </w:r>
          </w:p>
        </w:tc>
        <w:tc>
          <w:tcPr>
            <w:tcW w:w="1530" w:type="dxa"/>
          </w:tcPr>
          <w:p w14:paraId="517495F9" w14:textId="0D6FA1EE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lastRenderedPageBreak/>
              <w:t>Rodents, lagomorphs, dogs</w:t>
            </w:r>
            <w:r w:rsidR="00CD3164">
              <w:rPr>
                <w:rFonts w:ascii="Times New Roman" w:eastAsia="Aptos" w:hAnsi="Times New Roman" w:cs="Times New Roman"/>
              </w:rPr>
              <w:t>,</w:t>
            </w:r>
            <w:r w:rsidRPr="00BC3D38">
              <w:rPr>
                <w:rFonts w:ascii="Times New Roman" w:eastAsia="Aptos" w:hAnsi="Times New Roman" w:cs="Times New Roman"/>
              </w:rPr>
              <w:t xml:space="preserve"> and humans (accidental hosts)</w:t>
            </w:r>
          </w:p>
        </w:tc>
        <w:tc>
          <w:tcPr>
            <w:tcW w:w="1530" w:type="dxa"/>
          </w:tcPr>
          <w:p w14:paraId="00AA40E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North America,</w:t>
            </w:r>
          </w:p>
          <w:p w14:paraId="1E87E643" w14:textId="77777777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t>Europe</w:t>
            </w:r>
          </w:p>
        </w:tc>
        <w:tc>
          <w:tcPr>
            <w:tcW w:w="720" w:type="dxa"/>
          </w:tcPr>
          <w:p w14:paraId="5E9948BE" w14:textId="2360997E" w:rsidR="00BC3D38" w:rsidRPr="00BC3D38" w:rsidRDefault="00BC3D38" w:rsidP="00BC3D38">
            <w:pPr>
              <w:rPr>
                <w:rFonts w:ascii="Times New Roman" w:eastAsia="Aptos" w:hAnsi="Times New Roman" w:cs="Times New Roman"/>
              </w:rPr>
            </w:pPr>
            <w:r w:rsidRPr="00BC3D38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aZWxsbmVyPC9BdXRob3I+PFllYXI+MjAxOTwvWWVhcj48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 </w:instrText>
            </w:r>
            <w:r w:rsidR="00956DEB">
              <w:rPr>
                <w:rFonts w:ascii="Times New Roman" w:eastAsia="Aptos" w:hAnsi="Times New Roman" w:cs="Times New Roman"/>
              </w:rPr>
              <w:fldChar w:fldCharType="begin">
                <w:fldData xml:space="preserve">PEVuZE5vdGU+PENpdGU+PEF1dGhvcj5aZWxsbmVyPC9BdXRob3I+PFllYXI+MjAxOTwvWWVhcj48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</w:fldData>
              </w:fldChar>
            </w:r>
            <w:r w:rsidR="00956DEB">
              <w:rPr>
                <w:rFonts w:ascii="Times New Roman" w:eastAsia="Aptos" w:hAnsi="Times New Roman" w:cs="Times New Roman"/>
              </w:rPr>
              <w:instrText xml:space="preserve"> ADDIN EN.CITE.DATA </w:instrText>
            </w:r>
            <w:r w:rsidR="00956DEB">
              <w:rPr>
                <w:rFonts w:ascii="Times New Roman" w:eastAsia="Aptos" w:hAnsi="Times New Roman" w:cs="Times New Roman"/>
              </w:rPr>
            </w:r>
            <w:r w:rsidR="00956DEB">
              <w:rPr>
                <w:rFonts w:ascii="Times New Roman" w:eastAsia="Aptos" w:hAnsi="Times New Roman" w:cs="Times New Roman"/>
              </w:rPr>
              <w:fldChar w:fldCharType="end"/>
            </w:r>
            <w:r w:rsidRPr="00BC3D38">
              <w:rPr>
                <w:rFonts w:ascii="Times New Roman" w:eastAsia="Aptos" w:hAnsi="Times New Roman" w:cs="Times New Roman"/>
              </w:rPr>
            </w:r>
            <w:r w:rsidRPr="00BC3D38">
              <w:rPr>
                <w:rFonts w:ascii="Times New Roman" w:eastAsia="Aptos" w:hAnsi="Times New Roman" w:cs="Times New Roman"/>
              </w:rPr>
              <w:fldChar w:fldCharType="separate"/>
            </w:r>
            <w:r w:rsidR="00535A64" w:rsidRPr="00535A64">
              <w:rPr>
                <w:rFonts w:ascii="Times New Roman" w:eastAsia="Aptos" w:hAnsi="Times New Roman" w:cs="Times New Roman"/>
                <w:noProof/>
                <w:vertAlign w:val="superscript"/>
              </w:rPr>
              <w:t>34,35</w:t>
            </w:r>
            <w:r w:rsidRPr="00BC3D38">
              <w:rPr>
                <w:rFonts w:ascii="Times New Roman" w:eastAsia="Aptos" w:hAnsi="Times New Roman" w:cs="Times New Roman"/>
              </w:rPr>
              <w:fldChar w:fldCharType="end"/>
            </w:r>
          </w:p>
        </w:tc>
      </w:tr>
    </w:tbl>
    <w:p w14:paraId="478BA7A4" w14:textId="77777777" w:rsidR="00BC3D38" w:rsidRPr="00BC3D38" w:rsidRDefault="00BC3D38" w:rsidP="00BC3D38">
      <w:pPr>
        <w:spacing w:line="360" w:lineRule="auto"/>
        <w:rPr>
          <w:rFonts w:ascii="Times New Roman" w:eastAsia="Calibri" w:hAnsi="Times New Roman" w:cs="Times New Roman"/>
        </w:rPr>
      </w:pPr>
    </w:p>
    <w:p w14:paraId="1D26F797" w14:textId="77777777" w:rsidR="00956DEB" w:rsidRDefault="00956DEB"/>
    <w:p w14:paraId="28B88644" w14:textId="77777777" w:rsidR="00956DEB" w:rsidRDefault="00956DEB"/>
    <w:p w14:paraId="7DAF37C1" w14:textId="77777777" w:rsidR="00956DEB" w:rsidRPr="00956DEB" w:rsidRDefault="00956DEB" w:rsidP="00956DE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56DEB">
        <w:t>1</w:t>
      </w:r>
      <w:r w:rsidRPr="00956DEB">
        <w:tab/>
        <w:t xml:space="preserve">Bitam, I. Vectors of </w:t>
      </w:r>
      <w:r w:rsidRPr="00956DEB">
        <w:rPr>
          <w:i/>
        </w:rPr>
        <w:t>Rickettsiae</w:t>
      </w:r>
      <w:r w:rsidRPr="00956DEB">
        <w:t xml:space="preserve"> in Africa. </w:t>
      </w:r>
      <w:r w:rsidRPr="00956DEB">
        <w:rPr>
          <w:i/>
        </w:rPr>
        <w:t>Ticks Tick Borne Dis.</w:t>
      </w:r>
      <w:r w:rsidRPr="00956DEB">
        <w:t xml:space="preserve"> </w:t>
      </w:r>
      <w:r w:rsidRPr="00956DEB">
        <w:rPr>
          <w:b/>
        </w:rPr>
        <w:t>3</w:t>
      </w:r>
      <w:r w:rsidRPr="00956DEB">
        <w:t xml:space="preserve">, 382-386 (2012). </w:t>
      </w:r>
    </w:p>
    <w:p w14:paraId="7FF21986" w14:textId="0639F4BD" w:rsidR="00956DEB" w:rsidRPr="00956DEB" w:rsidRDefault="00F831D9" w:rsidP="00956DEB">
      <w:pPr>
        <w:pStyle w:val="EndNoteBibliography"/>
        <w:spacing w:after="0"/>
        <w:ind w:left="720" w:hanging="720"/>
      </w:pPr>
      <w:r w:rsidRPr="00F831D9">
        <w:t>2</w:t>
      </w:r>
      <w:r w:rsidRPr="00F831D9">
        <w:tab/>
        <w:t xml:space="preserve">Shaw, S. E., Day, M. J., Birtles, R. J. &amp; Breitschwerdt, E. B. Tick-borne infectious diseases of dogs. </w:t>
      </w:r>
      <w:r w:rsidRPr="00F831D9">
        <w:rPr>
          <w:i/>
        </w:rPr>
        <w:t>Trends Parasitol.</w:t>
      </w:r>
      <w:r w:rsidRPr="00F831D9">
        <w:t xml:space="preserve"> </w:t>
      </w:r>
      <w:r w:rsidRPr="00F831D9">
        <w:rPr>
          <w:b/>
        </w:rPr>
        <w:t>17</w:t>
      </w:r>
      <w:r w:rsidRPr="00F831D9">
        <w:t xml:space="preserve">, 74-80 (2001). </w:t>
      </w:r>
      <w:hyperlink r:id="rId5" w:history="1">
        <w:r w:rsidR="00956DEB" w:rsidRPr="00956DEB">
          <w:rPr>
            <w:rStyle w:val="Hyperlink"/>
          </w:rPr>
          <w:t>https://doi.org/10.1016/s1471-4922(00)01856-0</w:t>
        </w:r>
      </w:hyperlink>
    </w:p>
    <w:p w14:paraId="3662641C" w14:textId="6081E5B3" w:rsidR="00956DEB" w:rsidRPr="00956DEB" w:rsidRDefault="00F831D9" w:rsidP="00956DEB">
      <w:pPr>
        <w:pStyle w:val="EndNoteBibliography"/>
        <w:spacing w:after="0"/>
        <w:ind w:left="720" w:hanging="720"/>
      </w:pPr>
      <w:r w:rsidRPr="00F831D9">
        <w:t>3</w:t>
      </w:r>
      <w:r w:rsidRPr="00F831D9">
        <w:tab/>
        <w:t xml:space="preserve">Kamani, J. Molecular evidence indicts </w:t>
      </w:r>
      <w:r w:rsidRPr="00F831D9">
        <w:rPr>
          <w:i/>
        </w:rPr>
        <w:t>Haemaphysalis leachi</w:t>
      </w:r>
      <w:r w:rsidRPr="00F831D9">
        <w:t xml:space="preserve"> (Acari: Ixodidae) as the vector of </w:t>
      </w:r>
      <w:r w:rsidRPr="00F831D9">
        <w:rPr>
          <w:i/>
        </w:rPr>
        <w:t>Babesia rossi</w:t>
      </w:r>
      <w:r w:rsidRPr="00F831D9">
        <w:t xml:space="preserve"> in dogs in Nigeria, West Africa. </w:t>
      </w:r>
      <w:r w:rsidRPr="00F831D9">
        <w:rPr>
          <w:i/>
        </w:rPr>
        <w:t>Ticks Tick Borne Dis.</w:t>
      </w:r>
      <w:r w:rsidRPr="00F831D9">
        <w:t xml:space="preserve"> </w:t>
      </w:r>
      <w:r w:rsidRPr="00F831D9">
        <w:rPr>
          <w:b/>
        </w:rPr>
        <w:t>12</w:t>
      </w:r>
      <w:r w:rsidRPr="00F831D9">
        <w:t xml:space="preserve">, 101717 (2021). </w:t>
      </w:r>
      <w:hyperlink r:id="rId6" w:history="1">
        <w:r w:rsidR="00956DEB" w:rsidRPr="00956DEB">
          <w:rPr>
            <w:rStyle w:val="Hyperlink"/>
          </w:rPr>
          <w:t>https://doi.org/10.1016/j.ttbdis.2021.101717</w:t>
        </w:r>
      </w:hyperlink>
    </w:p>
    <w:p w14:paraId="03A378F2" w14:textId="2DEACEBF" w:rsidR="00F831D9" w:rsidRPr="00F831D9" w:rsidRDefault="00F831D9" w:rsidP="00F831D9">
      <w:pPr>
        <w:pStyle w:val="EndNoteBibliography"/>
        <w:spacing w:after="0"/>
        <w:ind w:left="720" w:hanging="720"/>
      </w:pPr>
      <w:r w:rsidRPr="00F831D9">
        <w:t>4</w:t>
      </w:r>
      <w:r w:rsidRPr="00F831D9">
        <w:tab/>
        <w:t xml:space="preserve">Jongejan, F. &amp; Uilenberg, G. The global importance of ticks. </w:t>
      </w:r>
      <w:r w:rsidRPr="00F831D9">
        <w:rPr>
          <w:i/>
        </w:rPr>
        <w:t>Parasitology.</w:t>
      </w:r>
      <w:r w:rsidRPr="00F831D9">
        <w:t xml:space="preserve"> </w:t>
      </w:r>
      <w:r w:rsidRPr="00F831D9">
        <w:rPr>
          <w:b/>
        </w:rPr>
        <w:t>129</w:t>
      </w:r>
      <w:r w:rsidRPr="00F831D9">
        <w:t xml:space="preserve">, S3-S14 (2004). </w:t>
      </w:r>
      <w:hyperlink r:id="rId7" w:history="1">
        <w:r w:rsidR="00956DEB" w:rsidRPr="00956DEB">
          <w:rPr>
            <w:rStyle w:val="Hyperlink"/>
          </w:rPr>
          <w:t>https://doi.org/10.1017/s0031182004005967</w:t>
        </w:r>
      </w:hyperlink>
    </w:p>
    <w:p w14:paraId="3E99B660" w14:textId="77777777" w:rsidR="00F831D9" w:rsidRPr="00F831D9" w:rsidRDefault="00F831D9" w:rsidP="00F831D9">
      <w:pPr>
        <w:pStyle w:val="EndNoteBibliography"/>
        <w:spacing w:after="0"/>
        <w:ind w:left="720" w:hanging="720"/>
      </w:pPr>
      <w:r w:rsidRPr="00F831D9">
        <w:t>5</w:t>
      </w:r>
      <w:r w:rsidRPr="00F831D9">
        <w:tab/>
        <w:t xml:space="preserve">Nehra, A. K., Kumari, A., Moudgil, A. D. &amp; Vohra, S. in </w:t>
      </w:r>
      <w:r w:rsidRPr="00F831D9">
        <w:rPr>
          <w:i/>
        </w:rPr>
        <w:t>Organ-Specific Parasitic Diseases of Dogs and Cats</w:t>
      </w:r>
      <w:r w:rsidRPr="00F831D9">
        <w:t xml:space="preserve">   (ed Tanmoy Rana)  53-88 (AP., 2023).</w:t>
      </w:r>
    </w:p>
    <w:p w14:paraId="6C5BE0A1" w14:textId="47E789A9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6</w:t>
      </w:r>
      <w:r w:rsidRPr="00956DEB">
        <w:tab/>
        <w:t xml:space="preserve">Morales-Yuste, M., Martín-Sánchez, J. &amp; Corpas-Lopez, V. Canine Leishmaniasis: Update on Epidemiology, Diagnosis, Treatment, and Prevention. </w:t>
      </w:r>
      <w:r w:rsidRPr="00956DEB">
        <w:rPr>
          <w:i/>
        </w:rPr>
        <w:t>Vet Sci.</w:t>
      </w:r>
      <w:r w:rsidRPr="00956DEB">
        <w:t xml:space="preserve"> </w:t>
      </w:r>
      <w:r w:rsidRPr="00956DEB">
        <w:rPr>
          <w:b/>
        </w:rPr>
        <w:t>9</w:t>
      </w:r>
      <w:r w:rsidRPr="00956DEB">
        <w:t xml:space="preserve"> (2022). </w:t>
      </w:r>
      <w:hyperlink r:id="rId8" w:history="1">
        <w:r w:rsidRPr="00956DEB">
          <w:rPr>
            <w:rStyle w:val="Hyperlink"/>
          </w:rPr>
          <w:t>https://doi.org/10.3390/vetsci9080387</w:t>
        </w:r>
      </w:hyperlink>
    </w:p>
    <w:p w14:paraId="18AFF6EF" w14:textId="344CC19E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7</w:t>
      </w:r>
      <w:r w:rsidRPr="00956DEB">
        <w:tab/>
        <w:t xml:space="preserve">Petersen, C. A. &amp; Barr, S. C. Canine Leishmaniasis in North America: Emerging or Newly Recognized? </w:t>
      </w:r>
      <w:r w:rsidRPr="00956DEB">
        <w:rPr>
          <w:i/>
        </w:rPr>
        <w:t xml:space="preserve">Vet. Clin. North Am. Small Anim. Pract.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  <w:r w:rsidRPr="00956DEB">
        <w:rPr>
          <w:b/>
        </w:rPr>
        <w:t>39</w:t>
      </w:r>
      <w:r w:rsidRPr="00956DEB">
        <w:t xml:space="preserve">, 1065-1074 (2009). </w:t>
      </w:r>
      <w:hyperlink r:id="rId9" w:history="1">
        <w:r w:rsidRPr="00956DEB">
          <w:rPr>
            <w:rStyle w:val="Hyperlink"/>
          </w:rPr>
          <w:t>https://doi.org/10.1016/j.cvsm.2009.06.008</w:t>
        </w:r>
      </w:hyperlink>
    </w:p>
    <w:p w14:paraId="4A3471ED" w14:textId="481A4F16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8</w:t>
      </w:r>
      <w:r w:rsidRPr="00956DEB">
        <w:tab/>
        <w:t>Kushwaha, A. K.</w:t>
      </w:r>
      <w:r w:rsidRPr="00956DEB">
        <w:rPr>
          <w:i/>
        </w:rPr>
        <w:t xml:space="preserve"> et al.</w:t>
      </w:r>
      <w:r w:rsidRPr="00956DEB">
        <w:t xml:space="preserve"> Dogs as Reservoirs for </w:t>
      </w:r>
      <w:r w:rsidRPr="00956DEB">
        <w:rPr>
          <w:i/>
        </w:rPr>
        <w:t>Leishmania donovani,</w:t>
      </w:r>
      <w:r w:rsidRPr="00956DEB">
        <w:t xml:space="preserve"> Bihar, India, 2018–2022.</w:t>
      </w:r>
      <w:r w:rsidRPr="00956DEB">
        <w:rPr>
          <w:i/>
        </w:rPr>
        <w:t xml:space="preserve">                                                                                                                                                                    Emerging Infect. Dis. </w:t>
      </w:r>
      <w:r w:rsidRPr="00956DEB">
        <w:rPr>
          <w:b/>
        </w:rPr>
        <w:t>30</w:t>
      </w:r>
      <w:r w:rsidRPr="00956DEB">
        <w:t xml:space="preserve">, 2604 (2024). </w:t>
      </w:r>
      <w:hyperlink r:id="rId10" w:history="1">
        <w:r w:rsidRPr="00956DEB">
          <w:rPr>
            <w:rStyle w:val="Hyperlink"/>
          </w:rPr>
          <w:t>https://doi.org/10.3201/eid3012.240649</w:t>
        </w:r>
      </w:hyperlink>
    </w:p>
    <w:p w14:paraId="586A519D" w14:textId="62072880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9</w:t>
      </w:r>
      <w:r w:rsidRPr="00956DEB">
        <w:tab/>
        <w:t>Avila-García, M.</w:t>
      </w:r>
      <w:r w:rsidRPr="00956DEB">
        <w:rPr>
          <w:i/>
        </w:rPr>
        <w:t xml:space="preserve"> et al.</w:t>
      </w:r>
      <w:r w:rsidRPr="00956DEB">
        <w:t xml:space="preserve"> Transplacental transmission of cutaneous </w:t>
      </w:r>
      <w:r w:rsidRPr="00956DEB">
        <w:rPr>
          <w:i/>
        </w:rPr>
        <w:t xml:space="preserve">Leishmania mexicana </w:t>
      </w:r>
      <w:r w:rsidRPr="00956DEB">
        <w:t xml:space="preserve">strain in BALB/c mice. </w:t>
      </w:r>
      <w:r w:rsidRPr="00956DEB">
        <w:rPr>
          <w:i/>
        </w:rPr>
        <w:t>Am J Trop Med Hyg.</w:t>
      </w:r>
      <w:r w:rsidRPr="00956DEB">
        <w:t xml:space="preserve"> </w:t>
      </w:r>
      <w:r w:rsidRPr="00956DEB">
        <w:rPr>
          <w:b/>
        </w:rPr>
        <w:t>89</w:t>
      </w:r>
      <w:r w:rsidRPr="00956DEB">
        <w:t xml:space="preserve">, 354-358 (2013). </w:t>
      </w:r>
      <w:hyperlink r:id="rId11" w:history="1">
        <w:r w:rsidRPr="00956DEB">
          <w:rPr>
            <w:rStyle w:val="Hyperlink"/>
          </w:rPr>
          <w:t>https://doi.org/10.4269/ajtmh.12-0716</w:t>
        </w:r>
      </w:hyperlink>
    </w:p>
    <w:p w14:paraId="23F74E2C" w14:textId="217368F6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10</w:t>
      </w:r>
      <w:r w:rsidRPr="00956DEB">
        <w:tab/>
        <w:t xml:space="preserve">Aikaterini Alexandra, D., Angela Monica, I., Keshav, J., Călin Mircea, G. &amp; Andrei Daniel, M. Molecular confirmation of </w:t>
      </w:r>
      <w:r w:rsidRPr="00956DEB">
        <w:rPr>
          <w:i/>
        </w:rPr>
        <w:t>Hepatozoon canis</w:t>
      </w:r>
      <w:r w:rsidRPr="00956DEB">
        <w:t xml:space="preserve"> in Mauritius. </w:t>
      </w:r>
      <w:r w:rsidRPr="00956DEB">
        <w:rPr>
          <w:i/>
        </w:rPr>
        <w:t>Acta Trop.</w:t>
      </w:r>
      <w:r w:rsidRPr="00956DEB">
        <w:t xml:space="preserve"> </w:t>
      </w:r>
      <w:r w:rsidRPr="00956DEB">
        <w:rPr>
          <w:b/>
        </w:rPr>
        <w:t>177</w:t>
      </w:r>
      <w:r w:rsidRPr="00956DEB">
        <w:t xml:space="preserve">, 116-117 (2018). </w:t>
      </w:r>
      <w:hyperlink r:id="rId12" w:history="1">
        <w:r w:rsidRPr="00956DEB">
          <w:rPr>
            <w:rStyle w:val="Hyperlink"/>
          </w:rPr>
          <w:t>https://doi.org/https://doi.org/10.1016/j.actatropica.2017.10.005</w:t>
        </w:r>
      </w:hyperlink>
    </w:p>
    <w:p w14:paraId="25ABA5F2" w14:textId="6815D2D0" w:rsidR="00956DEB" w:rsidRPr="00956DEB" w:rsidRDefault="00956DEB" w:rsidP="00956DEB">
      <w:pPr>
        <w:pStyle w:val="EndNoteBibliography"/>
        <w:spacing w:after="0"/>
        <w:ind w:left="720" w:hanging="720"/>
      </w:pPr>
      <w:r w:rsidRPr="00956DEB">
        <w:t>11</w:t>
      </w:r>
      <w:r w:rsidRPr="00956DEB">
        <w:tab/>
        <w:t xml:space="preserve">Baneth, G. Perspectives on canine and feline hepatozoonosis. </w:t>
      </w:r>
      <w:r w:rsidRPr="00956DEB">
        <w:rPr>
          <w:i/>
        </w:rPr>
        <w:t>Vet. Parasitol.</w:t>
      </w:r>
      <w:r w:rsidRPr="00956DEB">
        <w:t xml:space="preserve"> </w:t>
      </w:r>
      <w:r w:rsidRPr="00956DEB">
        <w:rPr>
          <w:b/>
        </w:rPr>
        <w:t>181</w:t>
      </w:r>
      <w:r w:rsidRPr="00956DEB">
        <w:t xml:space="preserve">, 3-11 (2011). </w:t>
      </w:r>
      <w:hyperlink r:id="rId13" w:history="1">
        <w:r w:rsidRPr="00956DEB">
          <w:rPr>
            <w:rStyle w:val="Hyperlink"/>
          </w:rPr>
          <w:t>https://doi.org/https://doi.org/10.1016/j.vetpar.2011.04.015</w:t>
        </w:r>
      </w:hyperlink>
    </w:p>
    <w:p w14:paraId="4C896D64" w14:textId="19DBCA64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lastRenderedPageBreak/>
        <w:t>12</w:t>
      </w:r>
      <w:r w:rsidRPr="00535A64">
        <w:tab/>
        <w:t>Ramos, R. A. N.</w:t>
      </w:r>
      <w:r w:rsidRPr="00535A64">
        <w:rPr>
          <w:i/>
        </w:rPr>
        <w:t xml:space="preserve"> et al.</w:t>
      </w:r>
      <w:r w:rsidRPr="00535A64">
        <w:t xml:space="preserve"> Occurrence of </w:t>
      </w:r>
      <w:r w:rsidRPr="00535A64">
        <w:rPr>
          <w:i/>
        </w:rPr>
        <w:t>Hepatozoon canis</w:t>
      </w:r>
      <w:r w:rsidRPr="00535A64">
        <w:t xml:space="preserve"> and </w:t>
      </w:r>
      <w:r w:rsidRPr="00535A64">
        <w:rPr>
          <w:i/>
        </w:rPr>
        <w:t>Cercopithifilaria bainae</w:t>
      </w:r>
      <w:r w:rsidRPr="00535A64">
        <w:t xml:space="preserve"> in an off-host population of </w:t>
      </w:r>
      <w:r w:rsidRPr="00535A64">
        <w:rPr>
          <w:i/>
        </w:rPr>
        <w:t xml:space="preserve">Rhipicephalus sanguineus </w:t>
      </w:r>
      <w:r w:rsidRPr="00535A64">
        <w:t xml:space="preserve">sensu lato ticks. </w:t>
      </w:r>
      <w:r w:rsidRPr="00535A64">
        <w:rPr>
          <w:i/>
        </w:rPr>
        <w:t>Ticks Tick Borne Dis.</w:t>
      </w:r>
      <w:r w:rsidRPr="00535A64">
        <w:t xml:space="preserve"> </w:t>
      </w:r>
      <w:r w:rsidRPr="00535A64">
        <w:rPr>
          <w:b/>
        </w:rPr>
        <w:t>5</w:t>
      </w:r>
      <w:r w:rsidRPr="00535A64">
        <w:t xml:space="preserve">, 311-314 (2014). </w:t>
      </w:r>
      <w:hyperlink r:id="rId14" w:history="1">
        <w:r w:rsidRPr="00535A64">
          <w:rPr>
            <w:rStyle w:val="Hyperlink"/>
          </w:rPr>
          <w:t>https://doi.org/https://doi.org/10.1016/j.ttbdis.2013.12.005</w:t>
        </w:r>
      </w:hyperlink>
    </w:p>
    <w:p w14:paraId="0D864583" w14:textId="7ACFEDD1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3</w:t>
      </w:r>
      <w:r w:rsidRPr="00535A64">
        <w:tab/>
        <w:t>Tołkacz, K.</w:t>
      </w:r>
      <w:r w:rsidRPr="00535A64">
        <w:rPr>
          <w:i/>
        </w:rPr>
        <w:t xml:space="preserve"> et al.</w:t>
      </w:r>
      <w:r w:rsidRPr="00535A64">
        <w:t xml:space="preserve"> The first report on </w:t>
      </w:r>
      <w:r w:rsidRPr="00535A64">
        <w:rPr>
          <w:i/>
        </w:rPr>
        <w:t>Hepatozoon canis</w:t>
      </w:r>
      <w:r w:rsidRPr="00535A64">
        <w:t xml:space="preserve"> in dogs and wolves in Poland: clinical and epidemiological features. </w:t>
      </w:r>
      <w:r w:rsidRPr="00535A64">
        <w:rPr>
          <w:i/>
        </w:rPr>
        <w:t>Parasit. Vectors.</w:t>
      </w:r>
      <w:r w:rsidRPr="00535A64">
        <w:t xml:space="preserve"> </w:t>
      </w:r>
      <w:r w:rsidRPr="00535A64">
        <w:rPr>
          <w:b/>
        </w:rPr>
        <w:t>16</w:t>
      </w:r>
      <w:r w:rsidRPr="00535A64">
        <w:t xml:space="preserve">, 313 (2023). </w:t>
      </w:r>
      <w:hyperlink r:id="rId15" w:history="1">
        <w:r w:rsidRPr="00535A64">
          <w:rPr>
            <w:rStyle w:val="Hyperlink"/>
          </w:rPr>
          <w:t>https://doi.org/10.1186/s13071-023-05928-5</w:t>
        </w:r>
      </w:hyperlink>
    </w:p>
    <w:p w14:paraId="005B82BA" w14:textId="1603E7B5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4</w:t>
      </w:r>
      <w:r w:rsidRPr="00535A64">
        <w:tab/>
        <w:t>Johnson, E.</w:t>
      </w:r>
      <w:r w:rsidRPr="00535A64">
        <w:rPr>
          <w:i/>
        </w:rPr>
        <w:t xml:space="preserve"> et al.</w:t>
      </w:r>
      <w:r w:rsidRPr="00535A64">
        <w:t xml:space="preserve"> Alternate pathway of infection with </w:t>
      </w:r>
      <w:r w:rsidRPr="00535A64">
        <w:rPr>
          <w:i/>
        </w:rPr>
        <w:t>Hepatozoon americanum</w:t>
      </w:r>
      <w:r w:rsidRPr="00535A64">
        <w:t xml:space="preserve"> and the epidemiologic importance of predation. </w:t>
      </w:r>
      <w:r w:rsidRPr="00535A64">
        <w:rPr>
          <w:i/>
        </w:rPr>
        <w:t>J. Vet. Intern. Med.</w:t>
      </w:r>
      <w:r w:rsidRPr="00535A64">
        <w:t xml:space="preserve"> </w:t>
      </w:r>
      <w:r w:rsidRPr="00535A64">
        <w:rPr>
          <w:b/>
        </w:rPr>
        <w:t>23</w:t>
      </w:r>
      <w:r w:rsidRPr="00535A64">
        <w:t xml:space="preserve">, 1315-1318 (2009). </w:t>
      </w:r>
      <w:hyperlink r:id="rId16" w:history="1">
        <w:r w:rsidRPr="00535A64">
          <w:rPr>
            <w:rStyle w:val="Hyperlink"/>
          </w:rPr>
          <w:t>https://doi.org/10.1111/j.1939-1676.2009.0375.x</w:t>
        </w:r>
      </w:hyperlink>
    </w:p>
    <w:p w14:paraId="4C590F4E" w14:textId="3F98DB0B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5</w:t>
      </w:r>
      <w:r w:rsidRPr="00535A64">
        <w:tab/>
        <w:t>Osip, S.</w:t>
      </w:r>
      <w:r w:rsidRPr="00535A64">
        <w:rPr>
          <w:i/>
        </w:rPr>
        <w:t xml:space="preserve"> et al.</w:t>
      </w:r>
      <w:r w:rsidRPr="00535A64">
        <w:t xml:space="preserve"> Prevalence and diversity of spotted fever group </w:t>
      </w:r>
      <w:r w:rsidRPr="00535A64">
        <w:rPr>
          <w:i/>
        </w:rPr>
        <w:t>Rickettsia</w:t>
      </w:r>
      <w:r w:rsidRPr="00535A64">
        <w:t xml:space="preserve"> species in ixodid ticks from domestic dogs in Chad, Africa. </w:t>
      </w:r>
      <w:r w:rsidRPr="00535A64">
        <w:rPr>
          <w:i/>
        </w:rPr>
        <w:t>Ticks Tick Borne Dis.</w:t>
      </w:r>
      <w:r w:rsidRPr="00535A64">
        <w:t xml:space="preserve"> </w:t>
      </w:r>
      <w:r w:rsidRPr="00535A64">
        <w:rPr>
          <w:b/>
        </w:rPr>
        <w:t>15</w:t>
      </w:r>
      <w:r w:rsidRPr="00535A64">
        <w:t xml:space="preserve">, 102405 (2024). </w:t>
      </w:r>
      <w:hyperlink r:id="rId17" w:history="1">
        <w:r w:rsidRPr="00535A64">
          <w:rPr>
            <w:rStyle w:val="Hyperlink"/>
          </w:rPr>
          <w:t>https://doi.org/https://doi.org/10.1016/j.ttbdis.2024.102405</w:t>
        </w:r>
      </w:hyperlink>
    </w:p>
    <w:p w14:paraId="4EB5C047" w14:textId="77777777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6</w:t>
      </w:r>
      <w:r w:rsidRPr="00535A64">
        <w:tab/>
        <w:t xml:space="preserve">Macaluso, K., Paddock, C. D., Sonenshine, D. &amp; Roe, R. </w:t>
      </w:r>
      <w:r w:rsidRPr="00535A64">
        <w:rPr>
          <w:i/>
        </w:rPr>
        <w:t>Tick-borne spotted fever group rickettsioses and Rickettsia species</w:t>
      </w:r>
      <w:r w:rsidRPr="00535A64">
        <w:t>. Vol. 2 (2014).</w:t>
      </w:r>
    </w:p>
    <w:p w14:paraId="35D9CC33" w14:textId="51448050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7</w:t>
      </w:r>
      <w:r w:rsidRPr="00535A64">
        <w:tab/>
        <w:t>Ereqat, S.</w:t>
      </w:r>
      <w:r w:rsidRPr="00535A64">
        <w:rPr>
          <w:i/>
        </w:rPr>
        <w:t xml:space="preserve"> et al.</w:t>
      </w:r>
      <w:r w:rsidRPr="00535A64">
        <w:t xml:space="preserve"> Molecular Detection and Identification of Spotted Fever Group </w:t>
      </w:r>
      <w:r w:rsidRPr="00535A64">
        <w:rPr>
          <w:i/>
        </w:rPr>
        <w:t>Rickettsiae</w:t>
      </w:r>
      <w:r w:rsidRPr="00535A64">
        <w:t xml:space="preserve"> in Ticks Collected from the West Bank, Palestinian Territories. </w:t>
      </w:r>
      <w:r w:rsidRPr="00535A64">
        <w:rPr>
          <w:i/>
        </w:rPr>
        <w:t>PLoS Negl Trop Dis.</w:t>
      </w:r>
      <w:r w:rsidRPr="00535A64">
        <w:t xml:space="preserve"> </w:t>
      </w:r>
      <w:r w:rsidRPr="00535A64">
        <w:rPr>
          <w:b/>
        </w:rPr>
        <w:t>10</w:t>
      </w:r>
      <w:r w:rsidRPr="00535A64">
        <w:t xml:space="preserve">, e0004348 (2016). </w:t>
      </w:r>
      <w:hyperlink r:id="rId18" w:history="1">
        <w:r w:rsidRPr="00535A64">
          <w:rPr>
            <w:rStyle w:val="Hyperlink"/>
          </w:rPr>
          <w:t>https://doi.org/10.1371/journal.pntd.0004348</w:t>
        </w:r>
      </w:hyperlink>
    </w:p>
    <w:p w14:paraId="4A8D8755" w14:textId="553A5FA9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8</w:t>
      </w:r>
      <w:r w:rsidRPr="00535A64">
        <w:tab/>
        <w:t xml:space="preserve">Magnarelli, L. A. Global Importance of Ticks and Associated Infectious Disease Agents. </w:t>
      </w:r>
      <w:r w:rsidRPr="00535A64">
        <w:rPr>
          <w:i/>
        </w:rPr>
        <w:t>Clin. Microbiol. Newsl.</w:t>
      </w:r>
      <w:r w:rsidRPr="00535A64">
        <w:t xml:space="preserve"> </w:t>
      </w:r>
      <w:r w:rsidRPr="00535A64">
        <w:rPr>
          <w:b/>
        </w:rPr>
        <w:t>31</w:t>
      </w:r>
      <w:r w:rsidRPr="00535A64">
        <w:t xml:space="preserve">, 33-37 (2009). </w:t>
      </w:r>
      <w:hyperlink r:id="rId19" w:history="1">
        <w:r w:rsidRPr="00535A64">
          <w:rPr>
            <w:rStyle w:val="Hyperlink"/>
          </w:rPr>
          <w:t>https://doi.org/https://doi.org/10.1016/j.clinmicnews.2009.02.001</w:t>
        </w:r>
      </w:hyperlink>
    </w:p>
    <w:p w14:paraId="22889C04" w14:textId="50DAC597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19</w:t>
      </w:r>
      <w:r w:rsidRPr="00535A64">
        <w:tab/>
        <w:t>Wei, Q.-Q.</w:t>
      </w:r>
      <w:r w:rsidRPr="00535A64">
        <w:rPr>
          <w:i/>
        </w:rPr>
        <w:t xml:space="preserve"> et al.</w:t>
      </w:r>
      <w:r w:rsidRPr="00535A64">
        <w:t xml:space="preserve"> The first detection of </w:t>
      </w:r>
      <w:r w:rsidRPr="00535A64">
        <w:rPr>
          <w:i/>
        </w:rPr>
        <w:t>Rickettsia aeschlimannii</w:t>
      </w:r>
      <w:r w:rsidRPr="00535A64">
        <w:t xml:space="preserve"> and </w:t>
      </w:r>
      <w:r w:rsidRPr="00535A64">
        <w:rPr>
          <w:i/>
        </w:rPr>
        <w:t>Rickettsia massiliae</w:t>
      </w:r>
      <w:r w:rsidRPr="00535A64">
        <w:t xml:space="preserve"> in </w:t>
      </w:r>
      <w:r w:rsidRPr="00535A64">
        <w:rPr>
          <w:i/>
        </w:rPr>
        <w:t>Rhipicephalus turanicus</w:t>
      </w:r>
      <w:r w:rsidRPr="00535A64">
        <w:t xml:space="preserve"> ticks, in northwest China. </w:t>
      </w:r>
      <w:r w:rsidRPr="00535A64">
        <w:rPr>
          <w:i/>
        </w:rPr>
        <w:t>Parasit. Vectors.</w:t>
      </w:r>
      <w:r w:rsidRPr="00535A64">
        <w:t xml:space="preserve"> </w:t>
      </w:r>
      <w:r w:rsidRPr="00535A64">
        <w:rPr>
          <w:b/>
        </w:rPr>
        <w:t>8</w:t>
      </w:r>
      <w:r w:rsidRPr="00535A64">
        <w:t xml:space="preserve">, 631 (2015). </w:t>
      </w:r>
      <w:hyperlink r:id="rId20" w:history="1">
        <w:r w:rsidRPr="00535A64">
          <w:rPr>
            <w:rStyle w:val="Hyperlink"/>
          </w:rPr>
          <w:t>https://doi.org/10.1186/s13071-015-1242-2</w:t>
        </w:r>
      </w:hyperlink>
    </w:p>
    <w:p w14:paraId="48E8E406" w14:textId="6D8F1CF1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0</w:t>
      </w:r>
      <w:r w:rsidRPr="00535A64">
        <w:tab/>
        <w:t>Moonga, L. C.</w:t>
      </w:r>
      <w:r w:rsidRPr="00535A64">
        <w:rPr>
          <w:i/>
        </w:rPr>
        <w:t xml:space="preserve"> et al.</w:t>
      </w:r>
      <w:r w:rsidRPr="00535A64">
        <w:t xml:space="preserve"> Molecular detection of </w:t>
      </w:r>
      <w:r w:rsidRPr="00535A64">
        <w:rPr>
          <w:i/>
        </w:rPr>
        <w:t xml:space="preserve">Rickettsia felis </w:t>
      </w:r>
      <w:r w:rsidRPr="00535A64">
        <w:t xml:space="preserve">in dogs, rodents and cat fleas in Zambia. </w:t>
      </w:r>
      <w:r w:rsidRPr="00535A64">
        <w:rPr>
          <w:i/>
        </w:rPr>
        <w:t>Parasit. Vectors.</w:t>
      </w:r>
      <w:r w:rsidRPr="00535A64">
        <w:t xml:space="preserve"> </w:t>
      </w:r>
      <w:r w:rsidRPr="00535A64">
        <w:rPr>
          <w:b/>
        </w:rPr>
        <w:t>12</w:t>
      </w:r>
      <w:r w:rsidRPr="00535A64">
        <w:t xml:space="preserve">, 168 (2019). </w:t>
      </w:r>
      <w:hyperlink r:id="rId21" w:history="1">
        <w:r w:rsidRPr="00535A64">
          <w:rPr>
            <w:rStyle w:val="Hyperlink"/>
          </w:rPr>
          <w:t>https://doi.org/10.1186/s13071-019-3435-6</w:t>
        </w:r>
      </w:hyperlink>
    </w:p>
    <w:p w14:paraId="0A380AF2" w14:textId="569DF2E6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1</w:t>
      </w:r>
      <w:r w:rsidRPr="00535A64">
        <w:tab/>
        <w:t>Huang, H. H. H.</w:t>
      </w:r>
      <w:r w:rsidRPr="00535A64">
        <w:rPr>
          <w:i/>
        </w:rPr>
        <w:t xml:space="preserve"> et al.</w:t>
      </w:r>
      <w:r w:rsidRPr="00535A64">
        <w:t xml:space="preserve"> Cat fleas (</w:t>
      </w:r>
      <w:r w:rsidRPr="00535A64">
        <w:rPr>
          <w:i/>
        </w:rPr>
        <w:t>Ctenocephalides felis</w:t>
      </w:r>
      <w:r w:rsidRPr="00535A64">
        <w:t xml:space="preserve"> clade 'Sydney') are dominant fleas on dogs and cats in New South Wales, Australia: Presence of flea-borne </w:t>
      </w:r>
      <w:r w:rsidRPr="00535A64">
        <w:rPr>
          <w:i/>
        </w:rPr>
        <w:t>Rickettsia felis, Bartonella</w:t>
      </w:r>
      <w:r w:rsidRPr="00535A64">
        <w:t xml:space="preserve"> spp. but absence of</w:t>
      </w:r>
      <w:r w:rsidRPr="00535A64">
        <w:rPr>
          <w:i/>
        </w:rPr>
        <w:t xml:space="preserve"> Coxiella burnetii</w:t>
      </w:r>
      <w:r w:rsidRPr="00535A64">
        <w:t xml:space="preserve"> DNA. </w:t>
      </w:r>
      <w:r w:rsidRPr="00535A64">
        <w:rPr>
          <w:i/>
        </w:rPr>
        <w:t>Curr Res Parasitol Vector Borne Dis.</w:t>
      </w:r>
      <w:r w:rsidRPr="00535A64">
        <w:t xml:space="preserve"> </w:t>
      </w:r>
      <w:r w:rsidRPr="00535A64">
        <w:rPr>
          <w:b/>
        </w:rPr>
        <w:t>1</w:t>
      </w:r>
      <w:r w:rsidRPr="00535A64">
        <w:t xml:space="preserve">, 100045 (2021). </w:t>
      </w:r>
      <w:hyperlink r:id="rId22" w:history="1">
        <w:r w:rsidRPr="00535A64">
          <w:rPr>
            <w:rStyle w:val="Hyperlink"/>
          </w:rPr>
          <w:t>https://doi.org/10.1016/j.crpvbd.2021.100045</w:t>
        </w:r>
      </w:hyperlink>
    </w:p>
    <w:p w14:paraId="1CE2D824" w14:textId="31D57A9F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2</w:t>
      </w:r>
      <w:r w:rsidRPr="00535A64">
        <w:tab/>
        <w:t>Littman, M. P.</w:t>
      </w:r>
      <w:r w:rsidRPr="00535A64">
        <w:rPr>
          <w:i/>
        </w:rPr>
        <w:t xml:space="preserve"> et al.</w:t>
      </w:r>
      <w:r w:rsidRPr="00535A64">
        <w:t xml:space="preserve"> ACVIM consensus update on Lyme borreliosis in dogs and cats. </w:t>
      </w:r>
      <w:r w:rsidRPr="00535A64">
        <w:rPr>
          <w:i/>
        </w:rPr>
        <w:t>J Vet Intern Med.</w:t>
      </w:r>
      <w:r w:rsidRPr="00535A64">
        <w:t xml:space="preserve"> </w:t>
      </w:r>
      <w:r w:rsidRPr="00535A64">
        <w:rPr>
          <w:b/>
        </w:rPr>
        <w:t>32</w:t>
      </w:r>
      <w:r w:rsidRPr="00535A64">
        <w:t xml:space="preserve">, 887-903 (2018). </w:t>
      </w:r>
      <w:hyperlink r:id="rId23" w:history="1">
        <w:r w:rsidRPr="00535A64">
          <w:rPr>
            <w:rStyle w:val="Hyperlink"/>
          </w:rPr>
          <w:t>https://doi.org/10.1111/jvim.15085</w:t>
        </w:r>
      </w:hyperlink>
    </w:p>
    <w:p w14:paraId="1B577056" w14:textId="1F17E259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3</w:t>
      </w:r>
      <w:r w:rsidRPr="00535A64">
        <w:tab/>
        <w:t xml:space="preserve">Beus, K., Goudarztalejerdi, A. &amp; Sazmand, A. Molecular detection and identification of hemotropic Mycoplasma species in dogs and their ectoparasites in Iran. </w:t>
      </w:r>
      <w:r w:rsidRPr="00535A64">
        <w:rPr>
          <w:i/>
        </w:rPr>
        <w:t>Sci Rep.</w:t>
      </w:r>
      <w:r w:rsidRPr="00535A64">
        <w:t xml:space="preserve"> </w:t>
      </w:r>
      <w:r w:rsidRPr="00535A64">
        <w:rPr>
          <w:b/>
        </w:rPr>
        <w:t>14</w:t>
      </w:r>
      <w:r w:rsidRPr="00535A64">
        <w:t xml:space="preserve">, 580 (2024). </w:t>
      </w:r>
      <w:hyperlink r:id="rId24" w:history="1">
        <w:r w:rsidRPr="00535A64">
          <w:rPr>
            <w:rStyle w:val="Hyperlink"/>
          </w:rPr>
          <w:t>https://doi.org/10.1038/s41598-024-51173-w</w:t>
        </w:r>
      </w:hyperlink>
    </w:p>
    <w:p w14:paraId="2665C60B" w14:textId="6112FED3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4</w:t>
      </w:r>
      <w:r w:rsidRPr="00535A64">
        <w:tab/>
        <w:t>Huggins, L. G.</w:t>
      </w:r>
      <w:r w:rsidRPr="00535A64">
        <w:rPr>
          <w:i/>
        </w:rPr>
        <w:t xml:space="preserve"> et al.</w:t>
      </w:r>
      <w:r w:rsidRPr="00535A64">
        <w:t xml:space="preserve"> Transmission of haemotropic </w:t>
      </w:r>
      <w:r w:rsidRPr="00535A64">
        <w:rPr>
          <w:i/>
        </w:rPr>
        <w:t>Mycoplasma</w:t>
      </w:r>
      <w:r w:rsidRPr="00535A64">
        <w:t xml:space="preserve"> in the absence of arthropod vectors within a closed population of dogs on ectoparasiticides. </w:t>
      </w:r>
      <w:r w:rsidRPr="00535A64">
        <w:rPr>
          <w:i/>
        </w:rPr>
        <w:t>Sci. Rep.</w:t>
      </w:r>
      <w:r w:rsidRPr="00535A64">
        <w:t xml:space="preserve"> </w:t>
      </w:r>
      <w:r w:rsidRPr="00535A64">
        <w:rPr>
          <w:b/>
        </w:rPr>
        <w:t>13</w:t>
      </w:r>
      <w:r w:rsidRPr="00535A64">
        <w:t xml:space="preserve">, 10143 (2023). </w:t>
      </w:r>
      <w:hyperlink r:id="rId25" w:history="1">
        <w:r w:rsidRPr="00535A64">
          <w:rPr>
            <w:rStyle w:val="Hyperlink"/>
          </w:rPr>
          <w:t>https://doi.org/10.1038/s41598-023-37079-z</w:t>
        </w:r>
      </w:hyperlink>
    </w:p>
    <w:p w14:paraId="19639847" w14:textId="2AB5C898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5</w:t>
      </w:r>
      <w:r w:rsidRPr="00535A64">
        <w:tab/>
        <w:t>Novacco, M.</w:t>
      </w:r>
      <w:r w:rsidRPr="00535A64">
        <w:rPr>
          <w:i/>
        </w:rPr>
        <w:t xml:space="preserve"> et al.</w:t>
      </w:r>
      <w:r w:rsidRPr="00535A64">
        <w:t xml:space="preserve"> Chronic "</w:t>
      </w:r>
      <w:r w:rsidRPr="00535A64">
        <w:rPr>
          <w:i/>
        </w:rPr>
        <w:t>Candidatus</w:t>
      </w:r>
      <w:r w:rsidRPr="00535A64">
        <w:t xml:space="preserve"> Mycoplasma turicensis" infection. </w:t>
      </w:r>
      <w:r w:rsidRPr="00535A64">
        <w:rPr>
          <w:i/>
        </w:rPr>
        <w:t>Vet. Res.</w:t>
      </w:r>
      <w:r w:rsidRPr="00535A64">
        <w:t xml:space="preserve"> </w:t>
      </w:r>
      <w:r w:rsidRPr="00535A64">
        <w:rPr>
          <w:b/>
        </w:rPr>
        <w:t>42</w:t>
      </w:r>
      <w:r w:rsidRPr="00535A64">
        <w:t xml:space="preserve">, 59 (2011). </w:t>
      </w:r>
      <w:hyperlink r:id="rId26" w:history="1">
        <w:r w:rsidRPr="00535A64">
          <w:rPr>
            <w:rStyle w:val="Hyperlink"/>
          </w:rPr>
          <w:t>https://doi.org/10.1186/1297-9716-42-59</w:t>
        </w:r>
      </w:hyperlink>
    </w:p>
    <w:p w14:paraId="53B80FF6" w14:textId="4362F4F4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6</w:t>
      </w:r>
      <w:r w:rsidRPr="00535A64">
        <w:tab/>
        <w:t xml:space="preserve">Woods, J. E., Brewer, M. M., Hawley, J. R., Wisnewski, N. &amp; Lappin, M. R. Evaluation of experimental transmission of </w:t>
      </w:r>
      <w:r w:rsidRPr="00535A64">
        <w:rPr>
          <w:i/>
        </w:rPr>
        <w:t xml:space="preserve">Candidatus </w:t>
      </w:r>
      <w:r w:rsidRPr="00535A64">
        <w:t xml:space="preserve">Mycoplasma haemominutum and </w:t>
      </w:r>
      <w:r w:rsidRPr="00535A64">
        <w:rPr>
          <w:i/>
        </w:rPr>
        <w:t>Mycoplasma haemofelis</w:t>
      </w:r>
      <w:r w:rsidRPr="00535A64">
        <w:t xml:space="preserve"> by </w:t>
      </w:r>
      <w:r w:rsidRPr="00535A64">
        <w:rPr>
          <w:i/>
        </w:rPr>
        <w:t>Ctenocephalides felis</w:t>
      </w:r>
      <w:r w:rsidRPr="00535A64">
        <w:t xml:space="preserve"> to cats. </w:t>
      </w:r>
      <w:r w:rsidRPr="00535A64">
        <w:rPr>
          <w:i/>
        </w:rPr>
        <w:t>Am. J. Vet. Res.</w:t>
      </w:r>
      <w:r w:rsidRPr="00535A64">
        <w:t xml:space="preserve"> </w:t>
      </w:r>
      <w:r w:rsidRPr="00535A64">
        <w:rPr>
          <w:b/>
        </w:rPr>
        <w:t>66</w:t>
      </w:r>
      <w:r w:rsidRPr="00535A64">
        <w:t xml:space="preserve">, 1008-1012 (2005). </w:t>
      </w:r>
      <w:hyperlink r:id="rId27" w:history="1">
        <w:r w:rsidRPr="00535A64">
          <w:rPr>
            <w:rStyle w:val="Hyperlink"/>
          </w:rPr>
          <w:t>https://doi.org/10.2460/ajvr.2005.66.1008</w:t>
        </w:r>
      </w:hyperlink>
    </w:p>
    <w:p w14:paraId="2D2721F4" w14:textId="3F71A629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lastRenderedPageBreak/>
        <w:t>27</w:t>
      </w:r>
      <w:r w:rsidRPr="00535A64">
        <w:tab/>
        <w:t>Snellgrove, A. N.</w:t>
      </w:r>
      <w:r w:rsidRPr="00535A64">
        <w:rPr>
          <w:i/>
        </w:rPr>
        <w:t xml:space="preserve"> et al.</w:t>
      </w:r>
      <w:r w:rsidRPr="00535A64">
        <w:t xml:space="preserve"> Vector competence of </w:t>
      </w:r>
      <w:r w:rsidRPr="00535A64">
        <w:rPr>
          <w:i/>
        </w:rPr>
        <w:t xml:space="preserve">Rhipicephalus sanguineus </w:t>
      </w:r>
      <w:r w:rsidRPr="00535A64">
        <w:t xml:space="preserve">sensu stricto for </w:t>
      </w:r>
      <w:r w:rsidRPr="00535A64">
        <w:rPr>
          <w:i/>
        </w:rPr>
        <w:t>Anaplasma platys</w:t>
      </w:r>
      <w:r w:rsidRPr="00535A64">
        <w:t xml:space="preserve">. </w:t>
      </w:r>
      <w:r w:rsidRPr="00535A64">
        <w:rPr>
          <w:i/>
        </w:rPr>
        <w:t>Ticks Tick Borne Dis.</w:t>
      </w:r>
      <w:r w:rsidRPr="00535A64">
        <w:t xml:space="preserve"> </w:t>
      </w:r>
      <w:r w:rsidRPr="00535A64">
        <w:rPr>
          <w:b/>
        </w:rPr>
        <w:t>11</w:t>
      </w:r>
      <w:r w:rsidRPr="00535A64">
        <w:t xml:space="preserve">, 101517 (2020). </w:t>
      </w:r>
      <w:hyperlink r:id="rId28" w:history="1">
        <w:r w:rsidRPr="00535A64">
          <w:rPr>
            <w:rStyle w:val="Hyperlink"/>
          </w:rPr>
          <w:t>https://doi.org/10.1016/j.ttbdis.2020.101517</w:t>
        </w:r>
      </w:hyperlink>
    </w:p>
    <w:p w14:paraId="449E7074" w14:textId="359F1D6D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8</w:t>
      </w:r>
      <w:r w:rsidRPr="00535A64">
        <w:tab/>
        <w:t>Poolsawat, N.</w:t>
      </w:r>
      <w:r w:rsidRPr="00535A64">
        <w:rPr>
          <w:i/>
        </w:rPr>
        <w:t xml:space="preserve"> et al.</w:t>
      </w:r>
      <w:r w:rsidRPr="00535A64">
        <w:t xml:space="preserve"> Molecular occurrence and genetic diversity of </w:t>
      </w:r>
      <w:r w:rsidRPr="00535A64">
        <w:rPr>
          <w:i/>
        </w:rPr>
        <w:t>Ehrlichia</w:t>
      </w:r>
      <w:r w:rsidRPr="00535A64">
        <w:t xml:space="preserve"> </w:t>
      </w:r>
      <w:r w:rsidRPr="00535A64">
        <w:rPr>
          <w:i/>
        </w:rPr>
        <w:t>canis</w:t>
      </w:r>
      <w:r w:rsidRPr="00535A64">
        <w:t xml:space="preserve"> in naturally infected dogs from Thailand. </w:t>
      </w:r>
      <w:r w:rsidRPr="00535A64">
        <w:rPr>
          <w:i/>
        </w:rPr>
        <w:t>Sci. Rep.</w:t>
      </w:r>
      <w:r w:rsidRPr="00535A64">
        <w:t xml:space="preserve"> </w:t>
      </w:r>
      <w:r w:rsidRPr="00535A64">
        <w:rPr>
          <w:b/>
        </w:rPr>
        <w:t>13</w:t>
      </w:r>
      <w:r w:rsidRPr="00535A64">
        <w:t xml:space="preserve">, 20394 (2023). </w:t>
      </w:r>
      <w:hyperlink r:id="rId29" w:history="1">
        <w:r w:rsidRPr="00535A64">
          <w:rPr>
            <w:rStyle w:val="Hyperlink"/>
          </w:rPr>
          <w:t>https://doi.org/10.1038/s41598-023-47784-4</w:t>
        </w:r>
      </w:hyperlink>
    </w:p>
    <w:p w14:paraId="6CDF87FC" w14:textId="25088270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29</w:t>
      </w:r>
      <w:r w:rsidRPr="00535A64">
        <w:tab/>
        <w:t>Aziz, M. U.</w:t>
      </w:r>
      <w:r w:rsidRPr="00535A64">
        <w:rPr>
          <w:i/>
        </w:rPr>
        <w:t xml:space="preserve"> et al.</w:t>
      </w:r>
      <w:r w:rsidRPr="00535A64">
        <w:t xml:space="preserve"> Ehrlichiosis in Dogs: A Comprehensive Review about the Pathogen and Its Vectors with Emphasis on South and East Asian Countries. </w:t>
      </w:r>
      <w:r w:rsidRPr="00535A64">
        <w:rPr>
          <w:i/>
        </w:rPr>
        <w:t>Vet Sci.</w:t>
      </w:r>
      <w:r w:rsidRPr="00535A64">
        <w:t xml:space="preserve"> </w:t>
      </w:r>
      <w:r w:rsidRPr="00535A64">
        <w:rPr>
          <w:b/>
        </w:rPr>
        <w:t>10</w:t>
      </w:r>
      <w:r w:rsidRPr="00535A64">
        <w:t xml:space="preserve"> (2022). </w:t>
      </w:r>
      <w:hyperlink r:id="rId30" w:history="1">
        <w:r w:rsidRPr="00535A64">
          <w:rPr>
            <w:rStyle w:val="Hyperlink"/>
          </w:rPr>
          <w:t>https://doi.org/10.3390/vetsci10010021</w:t>
        </w:r>
      </w:hyperlink>
    </w:p>
    <w:p w14:paraId="14D0A876" w14:textId="77777777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30</w:t>
      </w:r>
      <w:r w:rsidRPr="00535A64">
        <w:tab/>
        <w:t>Hegarty, B.</w:t>
      </w:r>
      <w:r w:rsidRPr="00535A64">
        <w:rPr>
          <w:i/>
        </w:rPr>
        <w:t xml:space="preserve"> et al.</w:t>
      </w:r>
      <w:r w:rsidRPr="00535A64">
        <w:t xml:space="preserve"> </w:t>
      </w:r>
      <w:r w:rsidRPr="00535A64">
        <w:rPr>
          <w:i/>
        </w:rPr>
        <w:t xml:space="preserve">Ehrlichia muris </w:t>
      </w:r>
      <w:r w:rsidRPr="00535A64">
        <w:t xml:space="preserve">infection in a dog from Minnesota. </w:t>
      </w:r>
      <w:r w:rsidRPr="00535A64">
        <w:rPr>
          <w:i/>
        </w:rPr>
        <w:t>J. Vet. Intern. Med.</w:t>
      </w:r>
      <w:r w:rsidRPr="00535A64">
        <w:t xml:space="preserve"> </w:t>
      </w:r>
      <w:r w:rsidRPr="00535A64">
        <w:rPr>
          <w:b/>
        </w:rPr>
        <w:t>26</w:t>
      </w:r>
      <w:r w:rsidRPr="00535A64">
        <w:t xml:space="preserve">, 1217-1220 (2012). </w:t>
      </w:r>
    </w:p>
    <w:p w14:paraId="1406B281" w14:textId="44420740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31</w:t>
      </w:r>
      <w:r w:rsidRPr="00535A64">
        <w:tab/>
        <w:t xml:space="preserve">Wechtaisong, W., Bonnet, S. I., Lien, Y. Y., Chuang, S. T. &amp; Tsai, Y. L. Transmission of </w:t>
      </w:r>
      <w:r w:rsidRPr="00535A64">
        <w:rPr>
          <w:i/>
        </w:rPr>
        <w:t>Bartonella henselae</w:t>
      </w:r>
      <w:r w:rsidRPr="00535A64">
        <w:t xml:space="preserve"> within </w:t>
      </w:r>
      <w:r w:rsidRPr="00535A64">
        <w:rPr>
          <w:i/>
        </w:rPr>
        <w:t>Rhipicephalus sanguineus</w:t>
      </w:r>
      <w:r w:rsidRPr="00535A64">
        <w:t xml:space="preserve">: Data on the Potential Vector Role of the Tick. </w:t>
      </w:r>
      <w:r w:rsidRPr="00535A64">
        <w:rPr>
          <w:i/>
        </w:rPr>
        <w:t>PLoS Negl Trop Dis.</w:t>
      </w:r>
      <w:r w:rsidRPr="00535A64">
        <w:t xml:space="preserve"> </w:t>
      </w:r>
      <w:r w:rsidRPr="00535A64">
        <w:rPr>
          <w:b/>
        </w:rPr>
        <w:t>14</w:t>
      </w:r>
      <w:r w:rsidRPr="00535A64">
        <w:t xml:space="preserve">, e0008664 (2020). </w:t>
      </w:r>
      <w:hyperlink r:id="rId31" w:history="1">
        <w:r w:rsidRPr="00535A64">
          <w:rPr>
            <w:rStyle w:val="Hyperlink"/>
          </w:rPr>
          <w:t>https://doi.org/10.1371/journal.pntd.0008664</w:t>
        </w:r>
      </w:hyperlink>
    </w:p>
    <w:p w14:paraId="30A998FE" w14:textId="6B923DC6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32</w:t>
      </w:r>
      <w:r w:rsidRPr="00535A64">
        <w:tab/>
        <w:t xml:space="preserve">Álvarez-Fernández, A., Breitschwerdt, E. B. &amp; Solano-Gallego, L. </w:t>
      </w:r>
      <w:r w:rsidRPr="00535A64">
        <w:rPr>
          <w:i/>
        </w:rPr>
        <w:t>Bartonella</w:t>
      </w:r>
      <w:r w:rsidRPr="00535A64">
        <w:t xml:space="preserve"> infections in cats and dogs including zoonotic aspects. </w:t>
      </w:r>
      <w:r w:rsidRPr="00535A64">
        <w:rPr>
          <w:i/>
        </w:rPr>
        <w:t>Parasit. Vectors.</w:t>
      </w:r>
      <w:r w:rsidRPr="00535A64">
        <w:t xml:space="preserve"> </w:t>
      </w:r>
      <w:r w:rsidRPr="00535A64">
        <w:rPr>
          <w:b/>
        </w:rPr>
        <w:t>11</w:t>
      </w:r>
      <w:r w:rsidRPr="00535A64">
        <w:t xml:space="preserve">, 624 (2018). </w:t>
      </w:r>
      <w:hyperlink r:id="rId32" w:history="1">
        <w:r w:rsidRPr="00535A64">
          <w:rPr>
            <w:rStyle w:val="Hyperlink"/>
          </w:rPr>
          <w:t>https://doi.org/10.1186/s13071-018-3152-6</w:t>
        </w:r>
      </w:hyperlink>
    </w:p>
    <w:p w14:paraId="6DD0D4DA" w14:textId="23F1DA58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33</w:t>
      </w:r>
      <w:r w:rsidRPr="00535A64">
        <w:tab/>
        <w:t>Demeure, C. E.</w:t>
      </w:r>
      <w:r w:rsidRPr="00535A64">
        <w:rPr>
          <w:i/>
        </w:rPr>
        <w:t xml:space="preserve"> et al.</w:t>
      </w:r>
      <w:r w:rsidRPr="00535A64">
        <w:t xml:space="preserve"> </w:t>
      </w:r>
      <w:r w:rsidRPr="00535A64">
        <w:rPr>
          <w:i/>
        </w:rPr>
        <w:t>Yersinia pestis</w:t>
      </w:r>
      <w:r w:rsidRPr="00535A64">
        <w:t xml:space="preserve"> and plague: an updated view on evolution, virulence determinants, immune subversion, vaccination, and diagnostics. </w:t>
      </w:r>
      <w:r w:rsidRPr="00535A64">
        <w:rPr>
          <w:i/>
        </w:rPr>
        <w:t>Genes Immun.</w:t>
      </w:r>
      <w:r w:rsidRPr="00535A64">
        <w:t xml:space="preserve"> </w:t>
      </w:r>
      <w:r w:rsidRPr="00535A64">
        <w:rPr>
          <w:b/>
        </w:rPr>
        <w:t>20</w:t>
      </w:r>
      <w:r w:rsidRPr="00535A64">
        <w:t xml:space="preserve">, 357-370 (2019). </w:t>
      </w:r>
      <w:hyperlink r:id="rId33" w:history="1">
        <w:r w:rsidRPr="00535A64">
          <w:rPr>
            <w:rStyle w:val="Hyperlink"/>
          </w:rPr>
          <w:t>https://doi.org/10.1038/s41435-019-0065-0</w:t>
        </w:r>
      </w:hyperlink>
    </w:p>
    <w:p w14:paraId="0F2CE342" w14:textId="13A7E4DE" w:rsidR="00535A64" w:rsidRPr="00535A64" w:rsidRDefault="00535A64" w:rsidP="00535A64">
      <w:pPr>
        <w:pStyle w:val="EndNoteBibliography"/>
        <w:spacing w:after="0"/>
        <w:ind w:left="720" w:hanging="720"/>
      </w:pPr>
      <w:r w:rsidRPr="00535A64">
        <w:t>34</w:t>
      </w:r>
      <w:r w:rsidRPr="00535A64">
        <w:tab/>
        <w:t xml:space="preserve">Zellner, B. &amp; Huntley, J. F. Ticks and Tularemia: Do We Know What We Don't Know? </w:t>
      </w:r>
      <w:r w:rsidRPr="00535A64">
        <w:rPr>
          <w:i/>
        </w:rPr>
        <w:t>Front. Cell. Infect. Microbiol.</w:t>
      </w:r>
      <w:r w:rsidRPr="00535A64">
        <w:t xml:space="preserve"> </w:t>
      </w:r>
      <w:r w:rsidRPr="00535A64">
        <w:rPr>
          <w:b/>
        </w:rPr>
        <w:t>9</w:t>
      </w:r>
      <w:r w:rsidRPr="00535A64">
        <w:t xml:space="preserve"> (2019). </w:t>
      </w:r>
      <w:hyperlink r:id="rId34" w:history="1">
        <w:r w:rsidRPr="00535A64">
          <w:rPr>
            <w:rStyle w:val="Hyperlink"/>
          </w:rPr>
          <w:t>https://doi.org/10.3389/fcimb.2019.00146</w:t>
        </w:r>
      </w:hyperlink>
    </w:p>
    <w:p w14:paraId="5E17CC33" w14:textId="77777777" w:rsidR="00535A64" w:rsidRPr="00535A64" w:rsidRDefault="00535A64" w:rsidP="00535A64">
      <w:pPr>
        <w:pStyle w:val="EndNoteBibliography"/>
        <w:ind w:left="720" w:hanging="720"/>
      </w:pPr>
      <w:r w:rsidRPr="00535A64">
        <w:t>35</w:t>
      </w:r>
      <w:r w:rsidRPr="00535A64">
        <w:tab/>
        <w:t>Kittl, S.</w:t>
      </w:r>
      <w:r w:rsidRPr="00535A64">
        <w:rPr>
          <w:i/>
        </w:rPr>
        <w:t xml:space="preserve"> et al.</w:t>
      </w:r>
      <w:r w:rsidRPr="00535A64">
        <w:t xml:space="preserve"> First European report of </w:t>
      </w:r>
      <w:r w:rsidRPr="00535A64">
        <w:rPr>
          <w:i/>
        </w:rPr>
        <w:t xml:space="preserve">Francisella tularensis </w:t>
      </w:r>
      <w:r w:rsidRPr="00535A64">
        <w:t xml:space="preserve">subsp. </w:t>
      </w:r>
      <w:r w:rsidRPr="00535A64">
        <w:rPr>
          <w:i/>
        </w:rPr>
        <w:t>holarctica</w:t>
      </w:r>
      <w:r w:rsidRPr="00535A64">
        <w:t xml:space="preserve"> isolation from a domestic cat. </w:t>
      </w:r>
      <w:r w:rsidRPr="00535A64">
        <w:rPr>
          <w:i/>
        </w:rPr>
        <w:t>Vet. Res.</w:t>
      </w:r>
      <w:r w:rsidRPr="00535A64">
        <w:t xml:space="preserve"> </w:t>
      </w:r>
      <w:r w:rsidRPr="00535A64">
        <w:rPr>
          <w:b/>
        </w:rPr>
        <w:t>51</w:t>
      </w:r>
      <w:r w:rsidRPr="00535A64">
        <w:t xml:space="preserve">, 1-5 (2020). </w:t>
      </w:r>
    </w:p>
    <w:p w14:paraId="1316CBD8" w14:textId="3B3E3F86" w:rsidR="006E0327" w:rsidRDefault="00956DEB">
      <w:r>
        <w:fldChar w:fldCharType="end"/>
      </w:r>
    </w:p>
    <w:sectPr w:rsidR="006E0327" w:rsidSect="00BC3D38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pepwe2eraerrerdsq5tf5vaa9zpdefeve9&quot;&gt;My EndNote Library&lt;record-ids&gt;&lt;item&gt;335&lt;/item&gt;&lt;item&gt;339&lt;/item&gt;&lt;item&gt;374&lt;/item&gt;&lt;item&gt;386&lt;/item&gt;&lt;item&gt;419&lt;/item&gt;&lt;item&gt;440&lt;/item&gt;&lt;item&gt;448&lt;/item&gt;&lt;item&gt;498&lt;/item&gt;&lt;item&gt;504&lt;/item&gt;&lt;item&gt;536&lt;/item&gt;&lt;item&gt;538&lt;/item&gt;&lt;item&gt;540&lt;/item&gt;&lt;item&gt;541&lt;/item&gt;&lt;item&gt;544&lt;/item&gt;&lt;item&gt;545&lt;/item&gt;&lt;item&gt;547&lt;/item&gt;&lt;item&gt;549&lt;/item&gt;&lt;item&gt;550&lt;/item&gt;&lt;item&gt;551&lt;/item&gt;&lt;item&gt;552&lt;/item&gt;&lt;item&gt;553&lt;/item&gt;&lt;item&gt;554&lt;/item&gt;&lt;item&gt;556&lt;/item&gt;&lt;item&gt;557&lt;/item&gt;&lt;item&gt;558&lt;/item&gt;&lt;item&gt;560&lt;/item&gt;&lt;item&gt;561&lt;/item&gt;&lt;item&gt;562&lt;/item&gt;&lt;item&gt;563&lt;/item&gt;&lt;item&gt;564&lt;/item&gt;&lt;item&gt;565&lt;/item&gt;&lt;item&gt;567&lt;/item&gt;&lt;item&gt;568&lt;/item&gt;&lt;item&gt;569&lt;/item&gt;&lt;item&gt;571&lt;/item&gt;&lt;/record-ids&gt;&lt;/item&gt;&lt;/Libraries&gt;"/>
    <w:docVar w:name="EN.UseJSCitationFormat" w:val="False"/>
  </w:docVars>
  <w:rsids>
    <w:rsidRoot w:val="00BC3D38"/>
    <w:rsid w:val="00002B6D"/>
    <w:rsid w:val="0009501F"/>
    <w:rsid w:val="00097C33"/>
    <w:rsid w:val="000A3614"/>
    <w:rsid w:val="000A4135"/>
    <w:rsid w:val="000D0620"/>
    <w:rsid w:val="000E20E1"/>
    <w:rsid w:val="0011747A"/>
    <w:rsid w:val="0016224E"/>
    <w:rsid w:val="00164FAF"/>
    <w:rsid w:val="001B75C2"/>
    <w:rsid w:val="001D486B"/>
    <w:rsid w:val="002641F6"/>
    <w:rsid w:val="00281A5C"/>
    <w:rsid w:val="002A1381"/>
    <w:rsid w:val="002A71B6"/>
    <w:rsid w:val="002B6D83"/>
    <w:rsid w:val="00324F92"/>
    <w:rsid w:val="0035129D"/>
    <w:rsid w:val="00362854"/>
    <w:rsid w:val="00365036"/>
    <w:rsid w:val="003B2FFF"/>
    <w:rsid w:val="003C12F8"/>
    <w:rsid w:val="003D4465"/>
    <w:rsid w:val="003D6761"/>
    <w:rsid w:val="00404EFB"/>
    <w:rsid w:val="0042760D"/>
    <w:rsid w:val="0049396B"/>
    <w:rsid w:val="004D0B29"/>
    <w:rsid w:val="005135A6"/>
    <w:rsid w:val="0053080D"/>
    <w:rsid w:val="00535A64"/>
    <w:rsid w:val="00560CB0"/>
    <w:rsid w:val="00572D89"/>
    <w:rsid w:val="00581C77"/>
    <w:rsid w:val="00584134"/>
    <w:rsid w:val="005B2BF5"/>
    <w:rsid w:val="005C0BE6"/>
    <w:rsid w:val="005C0D3F"/>
    <w:rsid w:val="005E126E"/>
    <w:rsid w:val="005E5770"/>
    <w:rsid w:val="00600264"/>
    <w:rsid w:val="00644AAC"/>
    <w:rsid w:val="006A1AB1"/>
    <w:rsid w:val="006C4B09"/>
    <w:rsid w:val="006C6971"/>
    <w:rsid w:val="006E0327"/>
    <w:rsid w:val="0070436F"/>
    <w:rsid w:val="00723D88"/>
    <w:rsid w:val="00755381"/>
    <w:rsid w:val="00767CB8"/>
    <w:rsid w:val="007A536C"/>
    <w:rsid w:val="008069C3"/>
    <w:rsid w:val="00822D51"/>
    <w:rsid w:val="00855786"/>
    <w:rsid w:val="00864D8A"/>
    <w:rsid w:val="00892300"/>
    <w:rsid w:val="008A12A4"/>
    <w:rsid w:val="008A1C4F"/>
    <w:rsid w:val="008B0FAE"/>
    <w:rsid w:val="008B2DE6"/>
    <w:rsid w:val="008B742B"/>
    <w:rsid w:val="008C0057"/>
    <w:rsid w:val="008C23FA"/>
    <w:rsid w:val="00916547"/>
    <w:rsid w:val="00943C93"/>
    <w:rsid w:val="00956DEB"/>
    <w:rsid w:val="00961B6A"/>
    <w:rsid w:val="00967F92"/>
    <w:rsid w:val="009A4361"/>
    <w:rsid w:val="00A42D7B"/>
    <w:rsid w:val="00A43F55"/>
    <w:rsid w:val="00A64D46"/>
    <w:rsid w:val="00A651C1"/>
    <w:rsid w:val="00AA2235"/>
    <w:rsid w:val="00AA664C"/>
    <w:rsid w:val="00AB6917"/>
    <w:rsid w:val="00B33700"/>
    <w:rsid w:val="00B53F2D"/>
    <w:rsid w:val="00B576EE"/>
    <w:rsid w:val="00B74CB7"/>
    <w:rsid w:val="00BB2E9D"/>
    <w:rsid w:val="00BC3D38"/>
    <w:rsid w:val="00BF1384"/>
    <w:rsid w:val="00BF5885"/>
    <w:rsid w:val="00BF7AE0"/>
    <w:rsid w:val="00C04DA3"/>
    <w:rsid w:val="00C26BC6"/>
    <w:rsid w:val="00C344E6"/>
    <w:rsid w:val="00C4709E"/>
    <w:rsid w:val="00C47D52"/>
    <w:rsid w:val="00C5079E"/>
    <w:rsid w:val="00C56D4C"/>
    <w:rsid w:val="00C71441"/>
    <w:rsid w:val="00C84309"/>
    <w:rsid w:val="00C85EA7"/>
    <w:rsid w:val="00CA3DCF"/>
    <w:rsid w:val="00CD3164"/>
    <w:rsid w:val="00CD6B94"/>
    <w:rsid w:val="00D06E21"/>
    <w:rsid w:val="00D23680"/>
    <w:rsid w:val="00D34B95"/>
    <w:rsid w:val="00D616B9"/>
    <w:rsid w:val="00DA3EFF"/>
    <w:rsid w:val="00E759E5"/>
    <w:rsid w:val="00EE0882"/>
    <w:rsid w:val="00EE0C9B"/>
    <w:rsid w:val="00F07E2A"/>
    <w:rsid w:val="00F831D9"/>
    <w:rsid w:val="00FB7C29"/>
    <w:rsid w:val="36745ED8"/>
    <w:rsid w:val="6E5F48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E0DA227"/>
  <w15:chartTrackingRefBased/>
  <w15:docId w15:val="{E69597DA-810E-4B92-A4DF-C024A53A7D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C3D3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C3D3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C3D3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C3D3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C3D3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3D3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3D3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3D3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3D3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C3D3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C3D3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C3D3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C3D3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C3D3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C3D3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3D3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3D3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3D3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C3D3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3D3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3D3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3D3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3D3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3D3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C3D3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C3D3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3D3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3D3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C3D38"/>
    <w:rPr>
      <w:b/>
      <w:bCs/>
      <w:smallCaps/>
      <w:color w:val="0F4761" w:themeColor="accent1" w:themeShade="BF"/>
      <w:spacing w:val="5"/>
    </w:rPr>
  </w:style>
  <w:style w:type="table" w:customStyle="1" w:styleId="TableGrid2">
    <w:name w:val="Table Grid2"/>
    <w:basedOn w:val="TableNormal"/>
    <w:next w:val="TableGrid"/>
    <w:uiPriority w:val="39"/>
    <w:rsid w:val="00BC3D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BC3D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581C7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56DEB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0D3F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956DEB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C0D3F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5C0D3F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C0D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https://doi.org/10.1016/j.vetpar.2011.04.015" TargetMode="External"/><Relationship Id="rId18" Type="http://schemas.openxmlformats.org/officeDocument/2006/relationships/hyperlink" Target="https://doi.org/10.1371/journal.pntd.0004348" TargetMode="External"/><Relationship Id="rId26" Type="http://schemas.openxmlformats.org/officeDocument/2006/relationships/hyperlink" Target="https://doi.org/10.1186/1297-9716-42-59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186/s13071-019-3435-6" TargetMode="External"/><Relationship Id="rId34" Type="http://schemas.openxmlformats.org/officeDocument/2006/relationships/hyperlink" Target="https://doi.org/10.3389/fcimb.2019.00146" TargetMode="External"/><Relationship Id="rId7" Type="http://schemas.openxmlformats.org/officeDocument/2006/relationships/hyperlink" Target="https://doi.org/10.1017/s0031182004005967" TargetMode="External"/><Relationship Id="rId12" Type="http://schemas.openxmlformats.org/officeDocument/2006/relationships/hyperlink" Target="https://doi.org/https://doi.org/10.1016/j.actatropica.2017.10.005" TargetMode="External"/><Relationship Id="rId17" Type="http://schemas.openxmlformats.org/officeDocument/2006/relationships/hyperlink" Target="https://doi.org/https://doi.org/10.1016/j.ttbdis.2024.102405" TargetMode="External"/><Relationship Id="rId25" Type="http://schemas.openxmlformats.org/officeDocument/2006/relationships/hyperlink" Target="https://doi.org/10.1038/s41598-023-37079-z" TargetMode="External"/><Relationship Id="rId33" Type="http://schemas.openxmlformats.org/officeDocument/2006/relationships/hyperlink" Target="https://doi.org/10.1038/s41435-019-0065-0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111/j.1939-1676.2009.0375.x" TargetMode="External"/><Relationship Id="rId20" Type="http://schemas.openxmlformats.org/officeDocument/2006/relationships/hyperlink" Target="https://doi.org/10.1186/s13071-015-1242-2" TargetMode="External"/><Relationship Id="rId29" Type="http://schemas.openxmlformats.org/officeDocument/2006/relationships/hyperlink" Target="https://doi.org/10.1038/s41598-023-47784-4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16/j.ttbdis.2021.101717" TargetMode="External"/><Relationship Id="rId11" Type="http://schemas.openxmlformats.org/officeDocument/2006/relationships/hyperlink" Target="https://doi.org/10.4269/ajtmh.12-0716" TargetMode="External"/><Relationship Id="rId24" Type="http://schemas.openxmlformats.org/officeDocument/2006/relationships/hyperlink" Target="https://doi.org/10.1038/s41598-024-51173-w" TargetMode="External"/><Relationship Id="rId32" Type="http://schemas.openxmlformats.org/officeDocument/2006/relationships/hyperlink" Target="https://doi.org/10.1186/s13071-018-3152-6" TargetMode="External"/><Relationship Id="rId5" Type="http://schemas.openxmlformats.org/officeDocument/2006/relationships/hyperlink" Target="https://doi.org/10.1016/s1471-4922(00)01856-0" TargetMode="External"/><Relationship Id="rId15" Type="http://schemas.openxmlformats.org/officeDocument/2006/relationships/hyperlink" Target="https://doi.org/10.1186/s13071-023-05928-5" TargetMode="External"/><Relationship Id="rId23" Type="http://schemas.openxmlformats.org/officeDocument/2006/relationships/hyperlink" Target="https://doi.org/10.1111/jvim.15085" TargetMode="External"/><Relationship Id="rId28" Type="http://schemas.openxmlformats.org/officeDocument/2006/relationships/hyperlink" Target="https://doi.org/10.1016/j.ttbdis.2020.10151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doi.org/10.3201/eid3012.240649" TargetMode="External"/><Relationship Id="rId19" Type="http://schemas.openxmlformats.org/officeDocument/2006/relationships/hyperlink" Target="https://doi.org/https://doi.org/10.1016/j.clinmicnews.2009.02.001" TargetMode="External"/><Relationship Id="rId31" Type="http://schemas.openxmlformats.org/officeDocument/2006/relationships/hyperlink" Target="https://doi.org/10.1371/journal.pntd.000866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cvsm.2009.06.008" TargetMode="External"/><Relationship Id="rId14" Type="http://schemas.openxmlformats.org/officeDocument/2006/relationships/hyperlink" Target="https://doi.org/https://doi.org/10.1016/j.ttbdis.2013.12.005" TargetMode="External"/><Relationship Id="rId22" Type="http://schemas.openxmlformats.org/officeDocument/2006/relationships/hyperlink" Target="https://doi.org/10.1016/j.crpvbd.2021.100045" TargetMode="External"/><Relationship Id="rId27" Type="http://schemas.openxmlformats.org/officeDocument/2006/relationships/hyperlink" Target="https://doi.org/10.2460/ajvr.2005.66.1008" TargetMode="External"/><Relationship Id="rId30" Type="http://schemas.openxmlformats.org/officeDocument/2006/relationships/hyperlink" Target="https://doi.org/10.3390/vetsci10010021" TargetMode="External"/><Relationship Id="rId35" Type="http://schemas.openxmlformats.org/officeDocument/2006/relationships/fontTable" Target="fontTable.xml"/><Relationship Id="rId8" Type="http://schemas.openxmlformats.org/officeDocument/2006/relationships/hyperlink" Target="https://doi.org/10.3390/vetsci908038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D49E6F-3D97-42B0-AEF3-0200B54027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0</Pages>
  <Words>1895</Words>
  <Characters>34531</Characters>
  <Application>Microsoft Office Word</Application>
  <DocSecurity>0</DocSecurity>
  <Lines>287</Lines>
  <Paragraphs>72</Paragraphs>
  <ScaleCrop>false</ScaleCrop>
  <Company/>
  <LinksUpToDate>false</LinksUpToDate>
  <CharactersWithSpaces>36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I, Ian Kirimi</dc:creator>
  <cp:keywords/>
  <dc:description/>
  <cp:lastModifiedBy>Gomes Verocai, Guilherme</cp:lastModifiedBy>
  <cp:revision>5</cp:revision>
  <dcterms:created xsi:type="dcterms:W3CDTF">2025-04-25T18:11:00Z</dcterms:created>
  <dcterms:modified xsi:type="dcterms:W3CDTF">2025-04-25T19:13:00Z</dcterms:modified>
</cp:coreProperties>
</file>